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6F6C0067" w:rsidR="00DE67B2" w:rsidRPr="008566B9" w:rsidRDefault="008238EF">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0631AD81"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6029C3">
              <w:rPr>
                <w:noProof/>
                <w:webHidden/>
              </w:rPr>
              <w:t>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1ABBD482"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6029C3">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14B933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D77670">
              <w:rPr>
                <w:noProof/>
                <w:webHidden/>
                <w:lang w:val="id-ID"/>
              </w:rPr>
              <w:t>9</w:t>
            </w:r>
          </w:hyperlink>
        </w:p>
        <w:p w14:paraId="5D54D6BD" w14:textId="4B0D216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D77670">
              <w:rPr>
                <w:noProof/>
                <w:webHidden/>
                <w:lang w:val="id-ID"/>
              </w:rPr>
              <w:t>9</w:t>
            </w:r>
          </w:hyperlink>
        </w:p>
        <w:p w14:paraId="1ABEF717" w14:textId="3BDE692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D77670">
              <w:rPr>
                <w:noProof/>
                <w:webHidden/>
                <w:lang w:val="id-ID"/>
              </w:rPr>
              <w:t>11</w:t>
            </w:r>
          </w:hyperlink>
        </w:p>
        <w:p w14:paraId="2B19EC72" w14:textId="0801D67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D77670">
              <w:rPr>
                <w:noProof/>
                <w:webHidden/>
                <w:lang w:val="id-ID"/>
              </w:rPr>
              <w:t>13</w:t>
            </w:r>
          </w:hyperlink>
        </w:p>
        <w:p w14:paraId="1C90A902" w14:textId="02FDE55D"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ETIS</w:t>
            </w:r>
            <w:r w:rsidR="00954CF6" w:rsidRPr="00A019BE">
              <w:rPr>
                <w:webHidden/>
              </w:rPr>
              <w:tab/>
            </w:r>
            <w:r w:rsidR="00D77670">
              <w:rPr>
                <w:webHidden/>
                <w:lang w:val="id-ID"/>
              </w:rPr>
              <w:t>16</w:t>
            </w:r>
          </w:hyperlink>
        </w:p>
        <w:p w14:paraId="30189731" w14:textId="04452FC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D77670">
              <w:rPr>
                <w:noProof/>
                <w:webHidden/>
                <w:lang w:val="id-ID"/>
              </w:rPr>
              <w:t>16</w:t>
            </w:r>
          </w:hyperlink>
        </w:p>
        <w:p w14:paraId="3A6CF5DD" w14:textId="6E1A11D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D77670">
              <w:rPr>
                <w:noProof/>
                <w:webHidden/>
                <w:lang w:val="id-ID"/>
              </w:rPr>
              <w:t>16</w:t>
            </w:r>
          </w:hyperlink>
        </w:p>
        <w:p w14:paraId="0120E892" w14:textId="15E5BB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D77670">
              <w:rPr>
                <w:noProof/>
                <w:webHidden/>
                <w:lang w:val="id-ID"/>
              </w:rPr>
              <w:t>17</w:t>
            </w:r>
          </w:hyperlink>
        </w:p>
        <w:p w14:paraId="6686CEE0" w14:textId="610C4B1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D77670">
              <w:rPr>
                <w:noProof/>
                <w:webHidden/>
                <w:lang w:val="id-ID"/>
              </w:rPr>
              <w:t>17</w:t>
            </w:r>
          </w:hyperlink>
        </w:p>
        <w:p w14:paraId="5CBB5D29" w14:textId="7AB7CF8E"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D77670">
              <w:rPr>
                <w:noProof/>
                <w:webHidden/>
                <w:lang w:val="id-ID"/>
              </w:rPr>
              <w:t>20</w:t>
            </w:r>
          </w:hyperlink>
        </w:p>
        <w:p w14:paraId="38ACAB60" w14:textId="5D13C717"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D77670">
              <w:rPr>
                <w:noProof/>
                <w:webHidden/>
                <w:lang w:val="id-ID"/>
              </w:rPr>
              <w:t>22</w:t>
            </w:r>
          </w:hyperlink>
        </w:p>
        <w:p w14:paraId="5654A773" w14:textId="3A6E9B9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D77670">
              <w:rPr>
                <w:noProof/>
                <w:webHidden/>
                <w:lang w:val="id-ID"/>
              </w:rPr>
              <w:t>23</w:t>
            </w:r>
          </w:hyperlink>
        </w:p>
        <w:p w14:paraId="43F16DEC" w14:textId="54D496E3"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D77670">
              <w:rPr>
                <w:noProof/>
                <w:webHidden/>
                <w:lang w:val="id-ID"/>
              </w:rPr>
              <w:t>24</w:t>
            </w:r>
          </w:hyperlink>
        </w:p>
        <w:p w14:paraId="61D6CEB3" w14:textId="18FD313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D77670">
              <w:rPr>
                <w:noProof/>
                <w:webHidden/>
                <w:lang w:val="id-ID"/>
              </w:rPr>
              <w:t>24</w:t>
            </w:r>
          </w:hyperlink>
        </w:p>
        <w:p w14:paraId="1AF1E7E1" w14:textId="3C6FA301"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D77670">
              <w:rPr>
                <w:webHidden/>
                <w:lang w:val="id-ID"/>
              </w:rPr>
              <w:t>27</w:t>
            </w:r>
          </w:hyperlink>
        </w:p>
        <w:p w14:paraId="7B639E93" w14:textId="0464442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D77670">
              <w:rPr>
                <w:noProof/>
                <w:webHidden/>
                <w:lang w:val="id-ID"/>
              </w:rPr>
              <w:t>27</w:t>
            </w:r>
          </w:hyperlink>
        </w:p>
        <w:p w14:paraId="37C76942" w14:textId="74CD927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D77670">
              <w:rPr>
                <w:noProof/>
                <w:webHidden/>
                <w:lang w:val="id-ID"/>
              </w:rPr>
              <w:t>27</w:t>
            </w:r>
          </w:hyperlink>
        </w:p>
        <w:p w14:paraId="781DEC8E" w14:textId="7E32658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D77670">
              <w:rPr>
                <w:noProof/>
                <w:webHidden/>
                <w:lang w:val="id-ID"/>
              </w:rPr>
              <w:t>27</w:t>
            </w:r>
          </w:hyperlink>
        </w:p>
        <w:p w14:paraId="2F08ECC9" w14:textId="6229366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D77670">
              <w:rPr>
                <w:noProof/>
                <w:webHidden/>
                <w:lang w:val="id-ID"/>
              </w:rPr>
              <w:t>28</w:t>
            </w:r>
          </w:hyperlink>
        </w:p>
        <w:p w14:paraId="0470B5C3" w14:textId="5D44F2A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D77670">
              <w:rPr>
                <w:noProof/>
                <w:webHidden/>
                <w:lang w:val="id-ID"/>
              </w:rPr>
              <w:t>29</w:t>
            </w:r>
          </w:hyperlink>
        </w:p>
        <w:p w14:paraId="72F9AC0A" w14:textId="26AADF2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D77670">
              <w:rPr>
                <w:noProof/>
                <w:webHidden/>
                <w:lang w:val="id-ID"/>
              </w:rPr>
              <w:t>30</w:t>
            </w:r>
          </w:hyperlink>
        </w:p>
        <w:p w14:paraId="6F49F04B" w14:textId="2783A0B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D77670">
              <w:rPr>
                <w:noProof/>
                <w:webHidden/>
                <w:lang w:val="id-ID"/>
              </w:rPr>
              <w:t>32</w:t>
            </w:r>
          </w:hyperlink>
        </w:p>
        <w:p w14:paraId="02946669" w14:textId="0CB0B80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D77670">
              <w:rPr>
                <w:noProof/>
                <w:webHidden/>
                <w:lang w:val="id-ID"/>
              </w:rPr>
              <w:t>33</w:t>
            </w:r>
          </w:hyperlink>
        </w:p>
        <w:p w14:paraId="122972AF" w14:textId="7A9996E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D77670">
              <w:rPr>
                <w:webHidden/>
                <w:lang w:val="id-ID"/>
              </w:rPr>
              <w:t>35</w:t>
            </w:r>
          </w:hyperlink>
        </w:p>
        <w:p w14:paraId="2A9F44AE" w14:textId="5008E40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D77670">
              <w:rPr>
                <w:noProof/>
                <w:webHidden/>
                <w:lang w:val="id-ID"/>
              </w:rPr>
              <w:t>35</w:t>
            </w:r>
          </w:hyperlink>
        </w:p>
        <w:p w14:paraId="3B1AA266" w14:textId="177159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2F4AEC">
              <w:rPr>
                <w:noProof/>
                <w:webHidden/>
                <w:lang w:val="id-ID"/>
              </w:rPr>
              <w:t>36</w:t>
            </w:r>
          </w:hyperlink>
        </w:p>
        <w:p w14:paraId="07D4FF12" w14:textId="653202E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2F4AEC">
              <w:rPr>
                <w:noProof/>
                <w:webHidden/>
                <w:lang w:val="id-ID"/>
              </w:rPr>
              <w:t>39</w:t>
            </w:r>
          </w:hyperlink>
        </w:p>
        <w:p w14:paraId="114A0B1E" w14:textId="51D7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2F4AEC">
              <w:rPr>
                <w:noProof/>
                <w:webHidden/>
                <w:lang w:val="id-ID"/>
              </w:rPr>
              <w:t>42</w:t>
            </w:r>
          </w:hyperlink>
        </w:p>
        <w:p w14:paraId="5D61D1F7" w14:textId="7090811E"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2F4AEC">
              <w:rPr>
                <w:noProof/>
                <w:webHidden/>
                <w:lang w:val="id-ID"/>
              </w:rPr>
              <w:t>44</w:t>
            </w:r>
          </w:hyperlink>
        </w:p>
        <w:p w14:paraId="781C60B2" w14:textId="1720000A"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2F4AEC">
              <w:rPr>
                <w:webHidden/>
                <w:lang w:val="id-ID"/>
              </w:rPr>
              <w:t>50</w:t>
            </w:r>
          </w:hyperlink>
        </w:p>
        <w:p w14:paraId="73B69003" w14:textId="44DAD408"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2F4AEC">
              <w:rPr>
                <w:noProof/>
                <w:webHidden/>
                <w:lang w:val="id-ID"/>
              </w:rPr>
              <w:t>50</w:t>
            </w:r>
          </w:hyperlink>
        </w:p>
        <w:p w14:paraId="3DBFACF7" w14:textId="582CFBA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2F4AEC">
              <w:rPr>
                <w:noProof/>
                <w:webHidden/>
                <w:lang w:val="id-ID"/>
              </w:rPr>
              <w:t>59</w:t>
            </w:r>
          </w:hyperlink>
        </w:p>
        <w:p w14:paraId="10611983" w14:textId="62076A73"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2F4AEC">
              <w:rPr>
                <w:noProof/>
                <w:webHidden/>
                <w:lang w:val="id-ID"/>
              </w:rPr>
              <w:t>63</w:t>
            </w:r>
          </w:hyperlink>
        </w:p>
        <w:p w14:paraId="73080B2B" w14:textId="6541CC19"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2F4AEC">
              <w:rPr>
                <w:webHidden/>
                <w:lang w:val="id-ID"/>
              </w:rPr>
              <w:t>78</w:t>
            </w:r>
          </w:hyperlink>
        </w:p>
        <w:p w14:paraId="16A17566" w14:textId="2B3F6C2C"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2F4AEC">
              <w:rPr>
                <w:noProof/>
                <w:webHidden/>
                <w:lang w:val="id-ID"/>
              </w:rPr>
              <w:t>78</w:t>
            </w:r>
          </w:hyperlink>
        </w:p>
        <w:p w14:paraId="518B960B" w14:textId="74F87F6A"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2F4AEC">
              <w:rPr>
                <w:noProof/>
                <w:webHidden/>
                <w:lang w:val="id-ID"/>
              </w:rPr>
              <w:t>78</w:t>
            </w:r>
          </w:hyperlink>
        </w:p>
        <w:p w14:paraId="0CC0DD88" w14:textId="3DD9C09C"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17" w:history="1">
            <w:r w:rsidR="00954CF6" w:rsidRPr="00A019BE">
              <w:rPr>
                <w:rStyle w:val="Hyperlink"/>
                <w:lang w:val="id-ID"/>
              </w:rPr>
              <w:t>DAFTAR PUSTAKA</w:t>
            </w:r>
            <w:r w:rsidR="00954CF6" w:rsidRPr="00A019BE">
              <w:rPr>
                <w:webHidden/>
              </w:rPr>
              <w:tab/>
            </w:r>
            <w:r w:rsidR="009316AB">
              <w:rPr>
                <w:webHidden/>
                <w:lang w:val="id-ID"/>
              </w:rPr>
              <w:t>80</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79694F81"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9316AB">
          <w:rPr>
            <w:noProof/>
            <w:webHidden/>
            <w:lang w:val="id-ID"/>
          </w:rPr>
          <w:t>31</w:t>
        </w:r>
      </w:hyperlink>
    </w:p>
    <w:p w14:paraId="75222536" w14:textId="4E6D9FD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9316AB">
          <w:rPr>
            <w:noProof/>
            <w:webHidden/>
            <w:lang w:val="id-ID"/>
          </w:rPr>
          <w:t>35</w:t>
        </w:r>
      </w:hyperlink>
    </w:p>
    <w:p w14:paraId="39FA9183" w14:textId="29D1E01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9316AB">
          <w:rPr>
            <w:noProof/>
            <w:webHidden/>
            <w:lang w:val="id-ID"/>
          </w:rPr>
          <w:t>38</w:t>
        </w:r>
      </w:hyperlink>
    </w:p>
    <w:p w14:paraId="5CAD2308" w14:textId="6A90B9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9316AB">
          <w:rPr>
            <w:noProof/>
            <w:webHidden/>
            <w:lang w:val="id-ID"/>
          </w:rPr>
          <w:t>39</w:t>
        </w:r>
      </w:hyperlink>
    </w:p>
    <w:p w14:paraId="7925DEF1" w14:textId="7E9972F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9316AB">
          <w:rPr>
            <w:noProof/>
            <w:webHidden/>
            <w:lang w:val="id-ID"/>
          </w:rPr>
          <w:t>40</w:t>
        </w:r>
      </w:hyperlink>
    </w:p>
    <w:p w14:paraId="3CE6B91D" w14:textId="5B6DDAA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9316AB">
          <w:rPr>
            <w:noProof/>
            <w:webHidden/>
            <w:lang w:val="id-ID"/>
          </w:rPr>
          <w:t>40</w:t>
        </w:r>
      </w:hyperlink>
    </w:p>
    <w:p w14:paraId="7A586739" w14:textId="3774445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9316AB">
          <w:rPr>
            <w:noProof/>
            <w:webHidden/>
            <w:lang w:val="id-ID"/>
          </w:rPr>
          <w:t>41</w:t>
        </w:r>
      </w:hyperlink>
    </w:p>
    <w:p w14:paraId="2C7CDFCF" w14:textId="0D8F64E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9316AB">
          <w:rPr>
            <w:noProof/>
            <w:webHidden/>
            <w:lang w:val="id-ID"/>
          </w:rPr>
          <w:t>41</w:t>
        </w:r>
      </w:hyperlink>
    </w:p>
    <w:p w14:paraId="4DA2C378" w14:textId="366CF60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9316AB">
          <w:rPr>
            <w:noProof/>
            <w:webHidden/>
            <w:lang w:val="id-ID"/>
          </w:rPr>
          <w:t>44</w:t>
        </w:r>
      </w:hyperlink>
    </w:p>
    <w:p w14:paraId="7831A011" w14:textId="4129F5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9316AB">
          <w:rPr>
            <w:noProof/>
            <w:webHidden/>
            <w:lang w:val="id-ID"/>
          </w:rPr>
          <w:t>45</w:t>
        </w:r>
      </w:hyperlink>
    </w:p>
    <w:p w14:paraId="22D6A556" w14:textId="0E8EE3A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9316AB">
          <w:rPr>
            <w:noProof/>
            <w:webHidden/>
            <w:lang w:val="id-ID"/>
          </w:rPr>
          <w:t>45</w:t>
        </w:r>
      </w:hyperlink>
    </w:p>
    <w:p w14:paraId="1F91A325" w14:textId="4DBADE9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9316AB">
          <w:rPr>
            <w:noProof/>
            <w:webHidden/>
            <w:lang w:val="id-ID"/>
          </w:rPr>
          <w:t>46</w:t>
        </w:r>
      </w:hyperlink>
    </w:p>
    <w:p w14:paraId="133E5854" w14:textId="4B97EB5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9316AB">
          <w:rPr>
            <w:noProof/>
            <w:webHidden/>
            <w:lang w:val="id-ID"/>
          </w:rPr>
          <w:t>46</w:t>
        </w:r>
      </w:hyperlink>
    </w:p>
    <w:p w14:paraId="59CF4C68" w14:textId="75EE092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9316AB">
          <w:rPr>
            <w:noProof/>
            <w:webHidden/>
            <w:lang w:val="id-ID"/>
          </w:rPr>
          <w:t>47</w:t>
        </w:r>
      </w:hyperlink>
    </w:p>
    <w:p w14:paraId="00B30CF9" w14:textId="1AB37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9316AB">
          <w:rPr>
            <w:noProof/>
            <w:webHidden/>
            <w:lang w:val="id-ID"/>
          </w:rPr>
          <w:t>47</w:t>
        </w:r>
      </w:hyperlink>
    </w:p>
    <w:p w14:paraId="7005621A" w14:textId="4B6C166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9316AB">
          <w:rPr>
            <w:noProof/>
            <w:webHidden/>
            <w:lang w:val="id-ID"/>
          </w:rPr>
          <w:t>48</w:t>
        </w:r>
      </w:hyperlink>
    </w:p>
    <w:p w14:paraId="199181C0" w14:textId="37788EB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9316AB">
          <w:rPr>
            <w:noProof/>
            <w:webHidden/>
            <w:lang w:val="id-ID"/>
          </w:rPr>
          <w:t>48</w:t>
        </w:r>
      </w:hyperlink>
    </w:p>
    <w:p w14:paraId="7E2B5CF7" w14:textId="7007178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9316AB">
          <w:rPr>
            <w:noProof/>
            <w:webHidden/>
            <w:lang w:val="id-ID"/>
          </w:rPr>
          <w:t>49</w:t>
        </w:r>
      </w:hyperlink>
    </w:p>
    <w:p w14:paraId="1B056CFC" w14:textId="47E0CF1B"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9316AB">
          <w:rPr>
            <w:noProof/>
            <w:webHidden/>
            <w:lang w:val="id-ID"/>
          </w:rPr>
          <w:t>49</w:t>
        </w:r>
      </w:hyperlink>
    </w:p>
    <w:p w14:paraId="4D64F12B" w14:textId="7717D6CA"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m Aplikasi Sinkron Data Penjualan</w:t>
        </w:r>
        <w:r w:rsidR="002448E8" w:rsidRPr="008566B9">
          <w:rPr>
            <w:noProof/>
            <w:webHidden/>
            <w:lang w:val="id-ID"/>
          </w:rPr>
          <w:tab/>
        </w:r>
        <w:r w:rsidR="009316AB">
          <w:rPr>
            <w:noProof/>
            <w:webHidden/>
            <w:lang w:val="id-ID"/>
          </w:rPr>
          <w:t>50</w:t>
        </w:r>
      </w:hyperlink>
    </w:p>
    <w:p w14:paraId="66AE2C42" w14:textId="09D5020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9316AB">
          <w:rPr>
            <w:noProof/>
            <w:webHidden/>
            <w:lang w:val="id-ID"/>
          </w:rPr>
          <w:t>51</w:t>
        </w:r>
      </w:hyperlink>
    </w:p>
    <w:p w14:paraId="4DAEF9E2" w14:textId="75BB594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22106">
          <w:rPr>
            <w:noProof/>
            <w:webHidden/>
            <w:lang w:val="id-ID"/>
          </w:rPr>
          <w:t>51</w:t>
        </w:r>
      </w:hyperlink>
    </w:p>
    <w:p w14:paraId="4F148C63" w14:textId="067FB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9316AB">
          <w:rPr>
            <w:noProof/>
            <w:webHidden/>
            <w:lang w:val="id-ID"/>
          </w:rPr>
          <w:t>52</w:t>
        </w:r>
      </w:hyperlink>
    </w:p>
    <w:p w14:paraId="0942ED78" w14:textId="2E22318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22106">
          <w:rPr>
            <w:noProof/>
            <w:webHidden/>
            <w:lang w:val="id-ID"/>
          </w:rPr>
          <w:t>52</w:t>
        </w:r>
      </w:hyperlink>
    </w:p>
    <w:p w14:paraId="06CEF3B8" w14:textId="17DF48D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9316AB">
          <w:rPr>
            <w:noProof/>
            <w:webHidden/>
            <w:lang w:val="id-ID"/>
          </w:rPr>
          <w:t>53</w:t>
        </w:r>
      </w:hyperlink>
    </w:p>
    <w:p w14:paraId="11C92CFA" w14:textId="276663D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22106">
          <w:rPr>
            <w:noProof/>
            <w:webHidden/>
            <w:lang w:val="id-ID"/>
          </w:rPr>
          <w:t>53</w:t>
        </w:r>
      </w:hyperlink>
    </w:p>
    <w:p w14:paraId="48CAEF31" w14:textId="709E716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9316AB">
          <w:rPr>
            <w:noProof/>
            <w:webHidden/>
            <w:lang w:val="id-ID"/>
          </w:rPr>
          <w:t>54</w:t>
        </w:r>
      </w:hyperlink>
    </w:p>
    <w:p w14:paraId="3BF00BD2" w14:textId="73D0ED0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22106">
          <w:rPr>
            <w:noProof/>
            <w:webHidden/>
            <w:lang w:val="id-ID"/>
          </w:rPr>
          <w:t>54</w:t>
        </w:r>
      </w:hyperlink>
    </w:p>
    <w:p w14:paraId="64389FDB" w14:textId="4F7056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22106">
          <w:rPr>
            <w:noProof/>
            <w:webHidden/>
            <w:lang w:val="id-ID"/>
          </w:rPr>
          <w:t>55</w:t>
        </w:r>
      </w:hyperlink>
    </w:p>
    <w:p w14:paraId="243E2F9A" w14:textId="0B5FAC0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22106">
          <w:rPr>
            <w:noProof/>
            <w:webHidden/>
            <w:lang w:val="id-ID"/>
          </w:rPr>
          <w:t>55</w:t>
        </w:r>
      </w:hyperlink>
    </w:p>
    <w:p w14:paraId="4F626EA4" w14:textId="43B6E14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22106">
          <w:rPr>
            <w:noProof/>
            <w:webHidden/>
            <w:lang w:val="id-ID"/>
          </w:rPr>
          <w:t>56</w:t>
        </w:r>
      </w:hyperlink>
    </w:p>
    <w:p w14:paraId="65329DF6" w14:textId="72D7838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22106">
          <w:rPr>
            <w:noProof/>
            <w:webHidden/>
            <w:lang w:val="id-ID"/>
          </w:rPr>
          <w:t>56</w:t>
        </w:r>
      </w:hyperlink>
    </w:p>
    <w:p w14:paraId="18F95CC2" w14:textId="3363F7F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22106">
          <w:rPr>
            <w:noProof/>
            <w:webHidden/>
            <w:lang w:val="id-ID"/>
          </w:rPr>
          <w:t>57</w:t>
        </w:r>
      </w:hyperlink>
    </w:p>
    <w:p w14:paraId="25093C33" w14:textId="1A7B04D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22106">
          <w:rPr>
            <w:noProof/>
            <w:webHidden/>
            <w:lang w:val="id-ID"/>
          </w:rPr>
          <w:t>57</w:t>
        </w:r>
      </w:hyperlink>
    </w:p>
    <w:p w14:paraId="6045D9C5" w14:textId="0FE9368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22106">
          <w:rPr>
            <w:noProof/>
            <w:webHidden/>
            <w:lang w:val="id-ID"/>
          </w:rPr>
          <w:t>58</w:t>
        </w:r>
      </w:hyperlink>
    </w:p>
    <w:p w14:paraId="1DD6F0B4" w14:textId="73B73D2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22106">
          <w:rPr>
            <w:noProof/>
            <w:webHidden/>
            <w:lang w:val="id-ID"/>
          </w:rPr>
          <w:t>58</w:t>
        </w:r>
      </w:hyperlink>
    </w:p>
    <w:p w14:paraId="12796B18" w14:textId="57918E2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22106">
          <w:rPr>
            <w:noProof/>
            <w:webHidden/>
            <w:lang w:val="id-ID"/>
          </w:rPr>
          <w:t>65</w:t>
        </w:r>
      </w:hyperlink>
    </w:p>
    <w:p w14:paraId="2E2BC48C" w14:textId="039807D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22106">
          <w:rPr>
            <w:noProof/>
            <w:webHidden/>
            <w:lang w:val="id-ID"/>
          </w:rPr>
          <w:t>67</w:t>
        </w:r>
      </w:hyperlink>
    </w:p>
    <w:p w14:paraId="6055FCF2" w14:textId="30BE01AE"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22106">
          <w:rPr>
            <w:noProof/>
            <w:webHidden/>
            <w:lang w:val="id-ID"/>
          </w:rPr>
          <w:t>71</w:t>
        </w:r>
      </w:hyperlink>
    </w:p>
    <w:p w14:paraId="34E44E9C" w14:textId="25F7CFE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 xml:space="preserve">Perbandinag </w:t>
        </w:r>
        <w:r w:rsidR="008B5D93">
          <w:rPr>
            <w:i/>
            <w:iCs/>
            <w:lang w:val="id-ID"/>
          </w:rPr>
          <w:t>Supplier</w:t>
        </w:r>
        <w:r w:rsidR="005A2500" w:rsidRPr="008566B9">
          <w:rPr>
            <w:noProof/>
            <w:webHidden/>
            <w:lang w:val="id-ID"/>
          </w:rPr>
          <w:tab/>
        </w:r>
        <w:r w:rsidR="00122106">
          <w:rPr>
            <w:noProof/>
            <w:webHidden/>
            <w:lang w:val="id-ID"/>
          </w:rPr>
          <w:t>73</w:t>
        </w:r>
      </w:hyperlink>
    </w:p>
    <w:p w14:paraId="5C26890F" w14:textId="44B3E950"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22106">
          <w:rPr>
            <w:noProof/>
            <w:webHidden/>
            <w:lang w:val="id-ID"/>
          </w:rPr>
          <w:t>75</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3CEBD8A"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35876">
          <w:rPr>
            <w:noProof/>
            <w:webHidden/>
            <w:lang w:val="id-ID"/>
          </w:rPr>
          <w:t>25</w:t>
        </w:r>
      </w:hyperlink>
    </w:p>
    <w:p w14:paraId="325A61F8" w14:textId="406ED333"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35876">
          <w:rPr>
            <w:noProof/>
            <w:webHidden/>
            <w:lang w:val="id-ID"/>
          </w:rPr>
          <w:t>26</w:t>
        </w:r>
      </w:hyperlink>
    </w:p>
    <w:p w14:paraId="1B48794F" w14:textId="08C6D1E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635876">
          <w:rPr>
            <w:noProof/>
            <w:webHidden/>
            <w:lang w:val="id-ID"/>
          </w:rPr>
          <w:t>42</w:t>
        </w:r>
      </w:hyperlink>
    </w:p>
    <w:p w14:paraId="7286E1D1" w14:textId="781755E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F560A5">
          <w:rPr>
            <w:noProof/>
            <w:webHidden/>
            <w:lang w:val="id-ID"/>
          </w:rPr>
          <w:t>42</w:t>
        </w:r>
      </w:hyperlink>
    </w:p>
    <w:p w14:paraId="3B91F487" w14:textId="355B31B6"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F560A5">
          <w:rPr>
            <w:noProof/>
            <w:webHidden/>
            <w:lang w:val="id-ID"/>
          </w:rPr>
          <w:t>42</w:t>
        </w:r>
      </w:hyperlink>
    </w:p>
    <w:p w14:paraId="695EC492" w14:textId="4A90CE19"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F560A5">
          <w:rPr>
            <w:noProof/>
            <w:webHidden/>
            <w:lang w:val="id-ID"/>
          </w:rPr>
          <w:t>43</w:t>
        </w:r>
      </w:hyperlink>
    </w:p>
    <w:p w14:paraId="53859EBC" w14:textId="6631868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F560A5">
          <w:rPr>
            <w:noProof/>
            <w:webHidden/>
            <w:lang w:val="id-ID"/>
          </w:rPr>
          <w:t>43</w:t>
        </w:r>
      </w:hyperlink>
    </w:p>
    <w:p w14:paraId="4827846A" w14:textId="7B0314D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F560A5">
          <w:rPr>
            <w:noProof/>
            <w:webHidden/>
            <w:lang w:val="id-ID"/>
          </w:rPr>
          <w:t>44</w:t>
        </w:r>
      </w:hyperlink>
    </w:p>
    <w:p w14:paraId="3FCD3997" w14:textId="2DDED65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C226A3">
          <w:rPr>
            <w:noProof/>
            <w:webHidden/>
            <w:lang w:val="id-ID"/>
          </w:rPr>
          <w:t>59</w:t>
        </w:r>
      </w:hyperlink>
    </w:p>
    <w:p w14:paraId="386BCC15" w14:textId="01252D4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C226A3">
          <w:rPr>
            <w:noProof/>
            <w:webHidden/>
            <w:lang w:val="id-ID"/>
          </w:rPr>
          <w:t>60</w:t>
        </w:r>
      </w:hyperlink>
    </w:p>
    <w:p w14:paraId="249D6B2D" w14:textId="5074D5AF"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C226A3">
          <w:rPr>
            <w:noProof/>
            <w:webHidden/>
            <w:lang w:val="id-ID"/>
          </w:rPr>
          <w:t>62</w:t>
        </w:r>
      </w:hyperlink>
    </w:p>
    <w:p w14:paraId="46CFCAAE" w14:textId="6E28DA18"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C226A3">
          <w:rPr>
            <w:noProof/>
            <w:webHidden/>
            <w:lang w:val="id-ID"/>
          </w:rPr>
          <w:t>63</w:t>
        </w:r>
      </w:hyperlink>
    </w:p>
    <w:p w14:paraId="3D6D908A" w14:textId="603F6C0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BE61D8">
          <w:rPr>
            <w:noProof/>
            <w:webHidden/>
            <w:lang w:val="id-ID"/>
          </w:rPr>
          <w:t>66</w:t>
        </w:r>
      </w:hyperlink>
    </w:p>
    <w:p w14:paraId="679F2F33" w14:textId="71F2AEE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BE61D8">
          <w:rPr>
            <w:noProof/>
            <w:webHidden/>
            <w:lang w:val="id-ID"/>
          </w:rPr>
          <w:t>68</w:t>
        </w:r>
      </w:hyperlink>
    </w:p>
    <w:p w14:paraId="43B36AF1" w14:textId="64D8CBFE"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BE61D8">
          <w:rPr>
            <w:noProof/>
            <w:webHidden/>
            <w:lang w:val="id-ID"/>
          </w:rPr>
          <w:t>72</w:t>
        </w:r>
      </w:hyperlink>
    </w:p>
    <w:p w14:paraId="3F27EBCF" w14:textId="2F2FD72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 xml:space="preserve">Perbandinag </w:t>
        </w:r>
        <w:r w:rsidR="00CB44EF" w:rsidRPr="009160B4">
          <w:rPr>
            <w:color w:val="000000" w:themeColor="text1"/>
            <w:szCs w:val="24"/>
          </w:rPr>
          <w:t>Supplier</w:t>
        </w:r>
        <w:r w:rsidR="008B5D93" w:rsidRPr="008566B9">
          <w:rPr>
            <w:noProof/>
            <w:webHidden/>
            <w:lang w:val="id-ID"/>
          </w:rPr>
          <w:tab/>
        </w:r>
        <w:r w:rsidR="00BE61D8">
          <w:rPr>
            <w:noProof/>
            <w:webHidden/>
            <w:lang w:val="id-ID"/>
          </w:rPr>
          <w:t>74</w:t>
        </w:r>
      </w:hyperlink>
    </w:p>
    <w:p w14:paraId="348675C7" w14:textId="09CA8FA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BE61D8">
          <w:rPr>
            <w:noProof/>
            <w:webHidden/>
            <w:lang w:val="id-ID"/>
          </w:rPr>
          <w:t>76</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3640F131"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C226A3">
        <w:rPr>
          <w:rFonts w:cs="Times New Roman"/>
          <w:b/>
          <w:bCs/>
          <w:lang w:val="id-ID"/>
        </w:rPr>
        <w:t>Gunawan</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16551656"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692C55" w:rsidRPr="00692C55">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77777777" w:rsidR="000C141A" w:rsidRPr="008566B9" w:rsidRDefault="000C141A" w:rsidP="000C141A">
      <w:pPr>
        <w:spacing w:before="0" w:line="276" w:lineRule="auto"/>
        <w:ind w:firstLine="0"/>
        <w:rPr>
          <w:lang w:val="id-ID"/>
        </w:rPr>
      </w:pPr>
      <w:r w:rsidRPr="008566B9">
        <w:rPr>
          <w:rFonts w:cs="Times New Roman"/>
          <w:lang w:val="id-ID"/>
        </w:rPr>
        <w:tab/>
        <w:t xml:space="preserve">Penelitian ini menghasilkan sistem pemberian pinjaman kepada anggota Badan Usaha Milik Desa (BUMDES) menggunakan metode </w:t>
      </w:r>
      <w:r w:rsidRPr="008566B9">
        <w:rPr>
          <w:rFonts w:cs="Times New Roman"/>
          <w:i/>
          <w:iCs/>
          <w:lang w:val="id-ID"/>
        </w:rPr>
        <w:t>Simple Multi Attribute Rating Technique</w:t>
      </w:r>
      <w:r w:rsidRPr="008566B9">
        <w:rPr>
          <w:rFonts w:cs="Times New Roman"/>
          <w:lang w:val="id-ID"/>
        </w:rPr>
        <w:t xml:space="preserve">. </w:t>
      </w:r>
      <w:r w:rsidRPr="008566B9">
        <w:rPr>
          <w:lang w:val="id-ID"/>
        </w:rPr>
        <w:t xml:space="preserve">Berdasarkan hasil pengujian </w:t>
      </w:r>
      <w:r w:rsidRPr="008566B9">
        <w:rPr>
          <w:i/>
          <w:iCs/>
          <w:lang w:val="id-ID"/>
        </w:rPr>
        <w:t xml:space="preserve">black box, </w:t>
      </w:r>
      <w:r w:rsidRPr="008566B9">
        <w:rPr>
          <w:lang w:val="id-ID"/>
        </w:rPr>
        <w:t xml:space="preserve">sistem yang dibuat </w:t>
      </w:r>
      <w:r w:rsidRPr="005F2889">
        <w:rPr>
          <w:lang w:val="id-ID"/>
        </w:rPr>
        <w:t>berj</w:t>
      </w:r>
      <w:r>
        <w:rPr>
          <w:lang w:val="en-US"/>
        </w:rPr>
        <w:t>alan dengan baik secara fungsional</w:t>
      </w:r>
      <w:r w:rsidRPr="008566B9">
        <w:rPr>
          <w:lang w:val="id-ID"/>
        </w:rPr>
        <w:t xml:space="preserve"> sedangkan hasil uji simulasi yang dilakukan, 3 dari 8 anggota BUMDES yang mengalami kredit macet di awal pembayaran berdasarkan hasil analisis dari pegawai BUMDES, tidak masuk ke dalam </w:t>
      </w:r>
      <w:r w:rsidRPr="007A70EA">
        <w:rPr>
          <w:lang w:val="id-ID"/>
        </w:rPr>
        <w:t>daftar</w:t>
      </w:r>
      <w:r w:rsidRPr="008566B9">
        <w:rPr>
          <w:i/>
          <w:iCs/>
          <w:lang w:val="id-ID"/>
        </w:rPr>
        <w:t xml:space="preserve"> </w:t>
      </w:r>
      <w:r w:rsidRPr="008566B9">
        <w:rPr>
          <w:lang w:val="id-ID"/>
        </w:rPr>
        <w:t>penerima bantuan berdasarkan hasil perhitungan menggunakan sistem. Sehingga dapat disimpulkan bahwa sistem ini dapat membantu pegawai BUMDES mengurangi angka kredit macet.</w:t>
      </w:r>
    </w:p>
    <w:bookmarkEnd w:id="6"/>
    <w:p w14:paraId="7769EA0F" w14:textId="062CF0D7"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101E3D">
        <w:rPr>
          <w:lang w:val="id-ID"/>
        </w:rPr>
        <w:t xml:space="preserve">minimarket,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5EB997BE"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r w:rsidR="00E45C78">
        <w:rPr>
          <w:rFonts w:eastAsia="Times New Roman"/>
          <w:szCs w:val="24"/>
          <w:lang w:val="id-ID"/>
        </w:rPr>
        <w:t xml:space="preserve"> </w:t>
      </w:r>
    </w:p>
    <w:p w14:paraId="59F859CE" w14:textId="33CE9A60" w:rsidR="00DA693B" w:rsidRDefault="00DA693B" w:rsidP="002448E8">
      <w:pPr>
        <w:spacing w:before="0" w:after="0" w:line="480" w:lineRule="auto"/>
        <w:ind w:firstLine="0"/>
        <w:rPr>
          <w:rFonts w:eastAsia="Times New Roman"/>
          <w:szCs w:val="24"/>
          <w:lang w:val="id-ID"/>
        </w:rPr>
        <w:sectPr w:rsidR="00DA693B" w:rsidSect="00E45C78">
          <w:footerReference w:type="default" r:id="rId58"/>
          <w:pgSz w:w="11906" w:h="16838" w:code="9"/>
          <w:pgMar w:top="2268" w:right="1701" w:bottom="1701" w:left="2268" w:header="708" w:footer="708" w:gutter="0"/>
          <w:pgNumType w:start="1"/>
          <w:cols w:space="708"/>
          <w:docGrid w:linePitch="360"/>
        </w:sectPr>
      </w:pPr>
      <w:r>
        <w:rPr>
          <w:rFonts w:eastAsia="Times New Roman"/>
          <w:szCs w:val="24"/>
          <w:lang w:val="id-ID"/>
        </w:rPr>
        <w:br/>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9"/>
          <w:footerReference w:type="default" r:id="rId60"/>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E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E45C78">
          <w:headerReference w:type="default" r:id="rId61"/>
          <w:footerReference w:type="default" r:id="rId62"/>
          <w:pgSz w:w="11906" w:h="16838" w:code="9"/>
          <w:pgMar w:top="2268" w:right="1701" w:bottom="1701" w:left="2268" w:header="708" w:footer="708" w:gutter="0"/>
          <w:pgNumType w:start="16"/>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E45C78">
          <w:headerReference w:type="default" r:id="rId63"/>
          <w:footerReference w:type="default" r:id="rId64"/>
          <w:pgSz w:w="11906" w:h="16838" w:code="9"/>
          <w:pgMar w:top="2268" w:right="1701" w:bottom="1701" w:left="2268" w:header="708" w:footer="708" w:gutter="0"/>
          <w:pgNumType w:start="17"/>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5ACB2D8F"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E45C78">
          <w:headerReference w:type="default" r:id="rId65"/>
          <w:footerReference w:type="default" r:id="rId66"/>
          <w:pgSz w:w="11906" w:h="16838" w:code="9"/>
          <w:pgMar w:top="2268" w:right="1701" w:bottom="1701" w:left="2268" w:header="708" w:footer="708" w:gutter="0"/>
          <w:pgNumType w:start="27"/>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7"/>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0769702A" w:rsidR="00EF16EE" w:rsidRPr="008566B9" w:rsidRDefault="00EF16EE" w:rsidP="00B767D2">
      <w:pPr>
        <w:spacing w:after="0" w:line="480" w:lineRule="auto"/>
        <w:rPr>
          <w:b/>
          <w:bCs/>
          <w:lang w:val="id-ID"/>
        </w:rPr>
      </w:pPr>
      <w:bookmarkStart w:id="54"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E45C78">
          <w:headerReference w:type="default" r:id="rId68"/>
          <w:footerReference w:type="default" r:id="rId69"/>
          <w:pgSz w:w="11906" w:h="16838" w:code="9"/>
          <w:pgMar w:top="2268" w:right="1701" w:bottom="1701" w:left="2268" w:header="708" w:footer="708" w:gutter="0"/>
          <w:pgNumType w:start="28"/>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E45C78">
          <w:headerReference w:type="default" r:id="rId71"/>
          <w:footerReference w:type="default" r:id="rId72"/>
          <w:pgSz w:w="11906" w:h="16838" w:code="9"/>
          <w:pgMar w:top="2268" w:right="1701" w:bottom="1701" w:left="2268" w:header="708" w:footer="708" w:gutter="0"/>
          <w:pgNumType w:start="35"/>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41856" behindDoc="1" locked="0" layoutInCell="1" allowOverlap="1" wp14:anchorId="3406EF1F" wp14:editId="5EA162CA">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4759A">
          <w:headerReference w:type="default" r:id="rId90"/>
          <w:footerReference w:type="default" r:id="rId91"/>
          <w:pgSz w:w="11906" w:h="16838" w:code="9"/>
          <w:pgMar w:top="2268" w:right="1701" w:bottom="1701" w:left="2268" w:header="708" w:footer="708" w:gutter="0"/>
          <w:pgNumType w:start="36"/>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8574E1">
      <w:pPr>
        <w:spacing w:before="0"/>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pPr>
        <w:pStyle w:val="ListParagraph"/>
        <w:numPr>
          <w:ilvl w:val="0"/>
          <w:numId w:val="26"/>
        </w:numPr>
        <w:spacing w:before="0"/>
        <w:ind w:left="709"/>
        <w:rPr>
          <w:lang w:val="id-ID"/>
        </w:rPr>
      </w:pPr>
      <w:r>
        <w:rPr>
          <w:noProof/>
        </w:rPr>
        <w:drawing>
          <wp:anchor distT="0" distB="0" distL="114300" distR="114300" simplePos="0" relativeHeight="251647488" behindDoc="0" locked="0" layoutInCell="1" allowOverlap="1" wp14:anchorId="75D3843D" wp14:editId="7E675E80">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0262B118" w:rsidR="00A4759A" w:rsidRDefault="009875E9" w:rsidP="00BF79DB">
      <w:pPr>
        <w:pStyle w:val="ListParagraph"/>
        <w:spacing w:before="0"/>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51D01A78" w14:textId="45EB23EF" w:rsidR="00774E5A" w:rsidRDefault="00774E5A">
      <w:pPr>
        <w:rPr>
          <w:lang w:val="id-ID"/>
        </w:rPr>
        <w:sectPr w:rsidR="00774E5A" w:rsidSect="006F1540">
          <w:headerReference w:type="default" r:id="rId93"/>
          <w:footerReference w:type="default" r:id="rId94"/>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8512" behindDoc="0" locked="0" layoutInCell="1" allowOverlap="1" wp14:anchorId="7D2FACAD" wp14:editId="7057B6D2">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5">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0412FC">
      <w:pPr>
        <w:pStyle w:val="ListParagraph"/>
        <w:spacing w:before="0"/>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55680" behindDoc="0" locked="0" layoutInCell="1" allowOverlap="1" wp14:anchorId="17743004" wp14:editId="72CF8981">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A61311">
      <w:pPr>
        <w:spacing w:before="0"/>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50560" behindDoc="0" locked="0" layoutInCell="1" allowOverlap="1" wp14:anchorId="7029821C" wp14:editId="542DD347">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E05697">
      <w:pPr>
        <w:spacing w:before="0"/>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pPr>
        <w:pStyle w:val="ListParagraph"/>
        <w:numPr>
          <w:ilvl w:val="0"/>
          <w:numId w:val="26"/>
        </w:numPr>
        <w:spacing w:before="0"/>
        <w:ind w:left="709"/>
        <w:rPr>
          <w:lang w:val="id-ID"/>
        </w:rPr>
      </w:pPr>
      <w:r>
        <w:rPr>
          <w:noProof/>
        </w:rPr>
        <w:drawing>
          <wp:anchor distT="0" distB="0" distL="114300" distR="114300" simplePos="0" relativeHeight="251653632" behindDoc="0" locked="0" layoutInCell="1" allowOverlap="1" wp14:anchorId="39C42067" wp14:editId="106CF838">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FF661F">
      <w:pPr>
        <w:pStyle w:val="ListParagraph"/>
        <w:spacing w:before="0"/>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86248B">
      <w:pPr>
        <w:pStyle w:val="ListParagraph"/>
        <w:spacing w:before="0"/>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45440" behindDoc="0" locked="0" layoutInCell="1" allowOverlap="1" wp14:anchorId="2E85AD99" wp14:editId="25620A84">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FF661F">
      <w:pPr>
        <w:spacing w:before="0"/>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6464" behindDoc="0" locked="0" layoutInCell="1" allowOverlap="1" wp14:anchorId="2247F99A" wp14:editId="3D3A3DF3">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FF661F">
      <w:pPr>
        <w:spacing w:before="0"/>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9536" behindDoc="0" locked="0" layoutInCell="1" allowOverlap="1" wp14:anchorId="1A6D8655" wp14:editId="700D9584">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FF661F">
      <w:pPr>
        <w:spacing w:before="0"/>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51584" behindDoc="0" locked="0" layoutInCell="1" allowOverlap="1" wp14:anchorId="7C666B8C" wp14:editId="7D0F1B0A">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55587C46" w:rsidR="00ED2EB7" w:rsidRPr="00FF661F" w:rsidRDefault="00FF661F" w:rsidP="004A5AF6">
      <w:pPr>
        <w:spacing w:before="0"/>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60800" behindDoc="0" locked="0" layoutInCell="1" allowOverlap="1" wp14:anchorId="66A068C6" wp14:editId="531CD708">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79422BCF" w:rsidR="00FF661F" w:rsidRPr="00FF661F" w:rsidRDefault="005C6EAB" w:rsidP="00FF661F">
      <w:pPr>
        <w:spacing w:before="0"/>
        <w:rPr>
          <w:lang w:val="id-ID"/>
        </w:rPr>
      </w:pPr>
      <w:r>
        <w:rPr>
          <w:noProof/>
        </w:rPr>
        <w:drawing>
          <wp:anchor distT="0" distB="0" distL="114300" distR="114300" simplePos="0" relativeHeight="251661824" behindDoc="0" locked="0" layoutInCell="1" allowOverlap="1" wp14:anchorId="0C220CEF" wp14:editId="14723C5B">
            <wp:simplePos x="0" y="0"/>
            <wp:positionH relativeFrom="column">
              <wp:posOffset>-4445</wp:posOffset>
            </wp:positionH>
            <wp:positionV relativeFrom="paragraph">
              <wp:posOffset>10699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61F"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00FF661F" w:rsidRPr="00FF661F">
        <w:rPr>
          <w:lang w:val="id-ID"/>
        </w:rPr>
        <w:t>.</w:t>
      </w:r>
    </w:p>
    <w:p w14:paraId="1E0368B1" w14:textId="7401BC0D" w:rsidR="00FF661F" w:rsidRPr="005C6EAB" w:rsidRDefault="00022416">
      <w:pPr>
        <w:pStyle w:val="ListParagraph"/>
        <w:numPr>
          <w:ilvl w:val="0"/>
          <w:numId w:val="26"/>
        </w:numPr>
        <w:spacing w:before="0"/>
        <w:ind w:left="709"/>
        <w:rPr>
          <w:lang w:val="id-ID"/>
        </w:rPr>
      </w:pPr>
      <w:r>
        <w:rPr>
          <w:lang w:val="id-ID"/>
        </w:rPr>
        <w:t xml:space="preserve">Tampilan Halaman Perbandingan </w:t>
      </w:r>
      <w:r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3EA47361" w:rsidR="005C6EAB" w:rsidRPr="00FF661F" w:rsidRDefault="00FF661F" w:rsidP="004A5AF6">
      <w:pPr>
        <w:spacing w:before="0"/>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62848" behindDoc="0" locked="0" layoutInCell="1" allowOverlap="1" wp14:anchorId="2858B46B" wp14:editId="7D8218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FF661F">
      <w:pPr>
        <w:spacing w:before="0"/>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64896" behindDoc="0" locked="0" layoutInCell="1" allowOverlap="1" wp14:anchorId="57B9BDDA" wp14:editId="2CDC6218">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FF661F">
      <w:pPr>
        <w:spacing w:before="0"/>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65920" behindDoc="0" locked="0" layoutInCell="1" allowOverlap="1" wp14:anchorId="41B4D283" wp14:editId="1DABF51C">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736B7C">
      <w:pPr>
        <w:spacing w:before="0"/>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pPr>
        <w:pStyle w:val="ListParagraph"/>
        <w:numPr>
          <w:ilvl w:val="0"/>
          <w:numId w:val="26"/>
        </w:numPr>
        <w:spacing w:before="0"/>
        <w:ind w:left="709"/>
        <w:rPr>
          <w:lang w:val="id-ID"/>
        </w:rPr>
      </w:pPr>
      <w:r>
        <w:rPr>
          <w:noProof/>
        </w:rPr>
        <w:drawing>
          <wp:anchor distT="0" distB="0" distL="114300" distR="114300" simplePos="0" relativeHeight="251666944" behindDoc="0" locked="0" layoutInCell="1" allowOverlap="1" wp14:anchorId="281BF979" wp14:editId="68E6FB1A">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736B7C">
      <w:pPr>
        <w:spacing w:before="0"/>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67968" behindDoc="0" locked="0" layoutInCell="1" allowOverlap="1" wp14:anchorId="016C3C15" wp14:editId="003BFCAD">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736B7C">
      <w:pPr>
        <w:spacing w:before="0"/>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8992" behindDoc="0" locked="0" layoutInCell="1" allowOverlap="1" wp14:anchorId="15E18272" wp14:editId="18591F5D">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221A76C9" w:rsidR="00C21F9B" w:rsidRPr="00736B7C" w:rsidRDefault="00736B7C" w:rsidP="00736B7C">
      <w:pPr>
        <w:spacing w:before="0"/>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168E1B0E" w:rsidR="009875E9" w:rsidRDefault="00210052" w:rsidP="003A6630">
      <w:pPr>
        <w:spacing w:before="0"/>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5B66B0">
      <w:pPr>
        <w:spacing w:before="0"/>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994C41">
        <w:rPr>
          <w:lang w:val="id-ID"/>
        </w:rPr>
        <w:lastRenderedPageBreak/>
        <w:t xml:space="preserve">“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8E2EB7">
      <w:pPr>
        <w:pStyle w:val="Caption"/>
        <w:keepNext/>
        <w:spacing w:before="240"/>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87"/>
        <w:gridCol w:w="1129"/>
        <w:gridCol w:w="1460"/>
        <w:gridCol w:w="1460"/>
      </w:tblGrid>
      <w:tr w:rsidR="003A6630" w:rsidRPr="000663C2" w14:paraId="26D9F0BD" w14:textId="11E447C8" w:rsidTr="00DC2465">
        <w:trPr>
          <w:trHeight w:val="414"/>
          <w:jc w:val="center"/>
        </w:trPr>
        <w:tc>
          <w:tcPr>
            <w:tcW w:w="1187" w:type="dxa"/>
          </w:tcPr>
          <w:p w14:paraId="7CAD33D2" w14:textId="7575AACB"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w:t>
            </w:r>
          </w:p>
        </w:tc>
        <w:tc>
          <w:tcPr>
            <w:tcW w:w="1129" w:type="dxa"/>
          </w:tcPr>
          <w:p w14:paraId="747A8AD9" w14:textId="591D659E"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Y</w:t>
            </w:r>
          </w:p>
        </w:tc>
        <w:tc>
          <w:tcPr>
            <w:tcW w:w="1460" w:type="dxa"/>
          </w:tcPr>
          <w:p w14:paraId="1BAA0231" w14:textId="67B3E384" w:rsidR="003A6630" w:rsidRPr="00F75014" w:rsidRDefault="003A6630" w:rsidP="00F75014">
            <w:pPr>
              <w:spacing w:line="360" w:lineRule="auto"/>
              <w:jc w:val="center"/>
              <w:rPr>
                <w:rFonts w:ascii="Times New Roman" w:hAnsi="Times New Roman" w:cs="Times New Roman"/>
                <w:b/>
                <w:bCs/>
                <w:sz w:val="24"/>
                <w:szCs w:val="24"/>
                <w:lang w:val="id-ID"/>
              </w:rPr>
            </w:pPr>
            <w:r w:rsidRPr="00F75014">
              <w:rPr>
                <w:rFonts w:ascii="Times New Roman" w:hAnsi="Times New Roman" w:cs="Times New Roman"/>
                <w:b/>
                <w:bCs/>
                <w:i/>
                <w:iCs/>
                <w:sz w:val="24"/>
                <w:szCs w:val="24"/>
                <w:lang w:val="id-ID"/>
              </w:rPr>
              <w:t>X²</w:t>
            </w:r>
          </w:p>
        </w:tc>
        <w:tc>
          <w:tcPr>
            <w:tcW w:w="1460" w:type="dxa"/>
          </w:tcPr>
          <w:p w14:paraId="7DA27E9F" w14:textId="55AB3A3D"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Y</w:t>
            </w:r>
          </w:p>
        </w:tc>
      </w:tr>
      <w:tr w:rsidR="00F75014" w:rsidRPr="000663C2" w14:paraId="3ACAA405" w14:textId="5DE09817" w:rsidTr="00A62B4C">
        <w:trPr>
          <w:trHeight w:val="414"/>
          <w:jc w:val="center"/>
        </w:trPr>
        <w:tc>
          <w:tcPr>
            <w:tcW w:w="1187" w:type="dxa"/>
          </w:tcPr>
          <w:p w14:paraId="11F55A41"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w:t>
            </w:r>
          </w:p>
        </w:tc>
        <w:tc>
          <w:tcPr>
            <w:tcW w:w="1129" w:type="dxa"/>
            <w:vAlign w:val="center"/>
          </w:tcPr>
          <w:p w14:paraId="1DEF5BB6" w14:textId="2DC108E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0C94300E" w14:textId="4B01C8C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w:t>
            </w:r>
          </w:p>
        </w:tc>
        <w:tc>
          <w:tcPr>
            <w:tcW w:w="1460" w:type="dxa"/>
            <w:vAlign w:val="bottom"/>
          </w:tcPr>
          <w:p w14:paraId="0C378DCA" w14:textId="2D086425"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w:t>
            </w:r>
          </w:p>
        </w:tc>
      </w:tr>
      <w:tr w:rsidR="00F75014" w:rsidRPr="000663C2" w14:paraId="7EC60036" w14:textId="4A473348" w:rsidTr="00A62B4C">
        <w:trPr>
          <w:trHeight w:val="435"/>
          <w:jc w:val="center"/>
        </w:trPr>
        <w:tc>
          <w:tcPr>
            <w:tcW w:w="1187" w:type="dxa"/>
          </w:tcPr>
          <w:p w14:paraId="0B031622"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2</w:t>
            </w:r>
          </w:p>
        </w:tc>
        <w:tc>
          <w:tcPr>
            <w:tcW w:w="1129" w:type="dxa"/>
            <w:vAlign w:val="center"/>
          </w:tcPr>
          <w:p w14:paraId="032427C0" w14:textId="0423EE5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1074C051" w14:textId="1E80A7F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w:t>
            </w:r>
          </w:p>
        </w:tc>
        <w:tc>
          <w:tcPr>
            <w:tcW w:w="1460" w:type="dxa"/>
            <w:vAlign w:val="bottom"/>
          </w:tcPr>
          <w:p w14:paraId="28873423" w14:textId="52E18B5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2</w:t>
            </w:r>
          </w:p>
        </w:tc>
      </w:tr>
      <w:tr w:rsidR="00F75014" w:rsidRPr="000663C2" w14:paraId="55561439" w14:textId="65E7FA87" w:rsidTr="00A62B4C">
        <w:trPr>
          <w:trHeight w:val="414"/>
          <w:jc w:val="center"/>
        </w:trPr>
        <w:tc>
          <w:tcPr>
            <w:tcW w:w="1187" w:type="dxa"/>
          </w:tcPr>
          <w:p w14:paraId="0D0302FE"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3</w:t>
            </w:r>
          </w:p>
        </w:tc>
        <w:tc>
          <w:tcPr>
            <w:tcW w:w="1129" w:type="dxa"/>
            <w:vAlign w:val="center"/>
          </w:tcPr>
          <w:p w14:paraId="6075A2D2" w14:textId="0EEA708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8</w:t>
            </w:r>
          </w:p>
        </w:tc>
        <w:tc>
          <w:tcPr>
            <w:tcW w:w="1460" w:type="dxa"/>
            <w:vAlign w:val="bottom"/>
          </w:tcPr>
          <w:p w14:paraId="479688FD" w14:textId="48B8FD4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9</w:t>
            </w:r>
          </w:p>
        </w:tc>
        <w:tc>
          <w:tcPr>
            <w:tcW w:w="1460" w:type="dxa"/>
            <w:vAlign w:val="bottom"/>
          </w:tcPr>
          <w:p w14:paraId="0F8308C1" w14:textId="16FAE07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54</w:t>
            </w:r>
          </w:p>
        </w:tc>
      </w:tr>
      <w:tr w:rsidR="00F75014" w:rsidRPr="000663C2" w14:paraId="65E6375D" w14:textId="30F38352" w:rsidTr="00A62B4C">
        <w:trPr>
          <w:trHeight w:val="414"/>
          <w:jc w:val="center"/>
        </w:trPr>
        <w:tc>
          <w:tcPr>
            <w:tcW w:w="1187" w:type="dxa"/>
          </w:tcPr>
          <w:p w14:paraId="6252AED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4</w:t>
            </w:r>
          </w:p>
        </w:tc>
        <w:tc>
          <w:tcPr>
            <w:tcW w:w="1129" w:type="dxa"/>
            <w:vAlign w:val="center"/>
          </w:tcPr>
          <w:p w14:paraId="01A9BB87" w14:textId="2304EB9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6</w:t>
            </w:r>
          </w:p>
        </w:tc>
        <w:tc>
          <w:tcPr>
            <w:tcW w:w="1460" w:type="dxa"/>
            <w:vAlign w:val="bottom"/>
          </w:tcPr>
          <w:p w14:paraId="190A49AC" w14:textId="7BDA913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w:t>
            </w:r>
          </w:p>
        </w:tc>
        <w:tc>
          <w:tcPr>
            <w:tcW w:w="1460" w:type="dxa"/>
            <w:vAlign w:val="bottom"/>
          </w:tcPr>
          <w:p w14:paraId="0901A4E7" w14:textId="3FE2C8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04</w:t>
            </w:r>
          </w:p>
        </w:tc>
      </w:tr>
      <w:tr w:rsidR="00F75014" w:rsidRPr="000663C2" w14:paraId="3FDFF282" w14:textId="1F1FE9AB" w:rsidTr="00A62B4C">
        <w:trPr>
          <w:trHeight w:val="414"/>
          <w:jc w:val="center"/>
        </w:trPr>
        <w:tc>
          <w:tcPr>
            <w:tcW w:w="1187" w:type="dxa"/>
          </w:tcPr>
          <w:p w14:paraId="4BE6E7FD"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5</w:t>
            </w:r>
          </w:p>
        </w:tc>
        <w:tc>
          <w:tcPr>
            <w:tcW w:w="1129" w:type="dxa"/>
            <w:vAlign w:val="center"/>
          </w:tcPr>
          <w:p w14:paraId="7928E6BB" w14:textId="3CBF865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3</w:t>
            </w:r>
          </w:p>
        </w:tc>
        <w:tc>
          <w:tcPr>
            <w:tcW w:w="1460" w:type="dxa"/>
            <w:vAlign w:val="bottom"/>
          </w:tcPr>
          <w:p w14:paraId="745EC2C1" w14:textId="0B02032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5</w:t>
            </w:r>
          </w:p>
        </w:tc>
        <w:tc>
          <w:tcPr>
            <w:tcW w:w="1460" w:type="dxa"/>
            <w:vAlign w:val="bottom"/>
          </w:tcPr>
          <w:p w14:paraId="2653FDFE" w14:textId="7ACD1F13"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15</w:t>
            </w:r>
          </w:p>
        </w:tc>
      </w:tr>
      <w:tr w:rsidR="00F75014" w:rsidRPr="000663C2" w14:paraId="295FA9CF" w14:textId="7F43CDF0" w:rsidTr="00A62B4C">
        <w:trPr>
          <w:trHeight w:val="414"/>
          <w:jc w:val="center"/>
        </w:trPr>
        <w:tc>
          <w:tcPr>
            <w:tcW w:w="1187" w:type="dxa"/>
          </w:tcPr>
          <w:p w14:paraId="0D672B70"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6</w:t>
            </w:r>
          </w:p>
        </w:tc>
        <w:tc>
          <w:tcPr>
            <w:tcW w:w="1129" w:type="dxa"/>
            <w:vAlign w:val="center"/>
          </w:tcPr>
          <w:p w14:paraId="7CBF34C5" w14:textId="0AEE091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1</w:t>
            </w:r>
          </w:p>
        </w:tc>
        <w:tc>
          <w:tcPr>
            <w:tcW w:w="1460" w:type="dxa"/>
            <w:vAlign w:val="bottom"/>
          </w:tcPr>
          <w:p w14:paraId="49FA22BB" w14:textId="6740126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6</w:t>
            </w:r>
          </w:p>
        </w:tc>
        <w:tc>
          <w:tcPr>
            <w:tcW w:w="1460" w:type="dxa"/>
            <w:vAlign w:val="bottom"/>
          </w:tcPr>
          <w:p w14:paraId="67407A21" w14:textId="42B1AF5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6</w:t>
            </w:r>
          </w:p>
        </w:tc>
      </w:tr>
      <w:tr w:rsidR="00F75014" w:rsidRPr="000663C2" w14:paraId="3F539EF3" w14:textId="2F9A2D44" w:rsidTr="00A62B4C">
        <w:trPr>
          <w:trHeight w:val="435"/>
          <w:jc w:val="center"/>
        </w:trPr>
        <w:tc>
          <w:tcPr>
            <w:tcW w:w="1187" w:type="dxa"/>
          </w:tcPr>
          <w:p w14:paraId="560237E6"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7</w:t>
            </w:r>
          </w:p>
        </w:tc>
        <w:tc>
          <w:tcPr>
            <w:tcW w:w="1129" w:type="dxa"/>
            <w:vAlign w:val="center"/>
          </w:tcPr>
          <w:p w14:paraId="32A787D4" w14:textId="671F16D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w:t>
            </w:r>
          </w:p>
        </w:tc>
        <w:tc>
          <w:tcPr>
            <w:tcW w:w="1460" w:type="dxa"/>
            <w:vAlign w:val="bottom"/>
          </w:tcPr>
          <w:p w14:paraId="2E275A42" w14:textId="201024A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9</w:t>
            </w:r>
          </w:p>
        </w:tc>
        <w:tc>
          <w:tcPr>
            <w:tcW w:w="1460" w:type="dxa"/>
            <w:vAlign w:val="bottom"/>
          </w:tcPr>
          <w:p w14:paraId="48C7450C" w14:textId="4884CECF"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84</w:t>
            </w:r>
          </w:p>
        </w:tc>
      </w:tr>
      <w:tr w:rsidR="00F75014" w:rsidRPr="000663C2" w14:paraId="3A336AAF" w14:textId="1FB0B1CE" w:rsidTr="00A62B4C">
        <w:trPr>
          <w:trHeight w:val="435"/>
          <w:jc w:val="center"/>
        </w:trPr>
        <w:tc>
          <w:tcPr>
            <w:tcW w:w="1187" w:type="dxa"/>
          </w:tcPr>
          <w:p w14:paraId="0605971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8</w:t>
            </w:r>
          </w:p>
        </w:tc>
        <w:tc>
          <w:tcPr>
            <w:tcW w:w="1129" w:type="dxa"/>
            <w:vAlign w:val="center"/>
          </w:tcPr>
          <w:p w14:paraId="42DAD878" w14:textId="59D43D3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4</w:t>
            </w:r>
          </w:p>
        </w:tc>
        <w:tc>
          <w:tcPr>
            <w:tcW w:w="1460" w:type="dxa"/>
            <w:vAlign w:val="bottom"/>
          </w:tcPr>
          <w:p w14:paraId="1F81F36C" w14:textId="265B364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4</w:t>
            </w:r>
          </w:p>
        </w:tc>
        <w:tc>
          <w:tcPr>
            <w:tcW w:w="1460" w:type="dxa"/>
            <w:vAlign w:val="bottom"/>
          </w:tcPr>
          <w:p w14:paraId="58A1FA82" w14:textId="2E0654B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92</w:t>
            </w:r>
          </w:p>
        </w:tc>
      </w:tr>
      <w:tr w:rsidR="00F75014" w:rsidRPr="000663C2" w14:paraId="7B58D166" w14:textId="591442CA" w:rsidTr="00A62B4C">
        <w:trPr>
          <w:trHeight w:val="435"/>
          <w:jc w:val="center"/>
        </w:trPr>
        <w:tc>
          <w:tcPr>
            <w:tcW w:w="1187" w:type="dxa"/>
          </w:tcPr>
          <w:p w14:paraId="6190937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9</w:t>
            </w:r>
          </w:p>
        </w:tc>
        <w:tc>
          <w:tcPr>
            <w:tcW w:w="1129" w:type="dxa"/>
            <w:vAlign w:val="center"/>
          </w:tcPr>
          <w:p w14:paraId="408DC93F" w14:textId="2A62EEC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0</w:t>
            </w:r>
          </w:p>
        </w:tc>
        <w:tc>
          <w:tcPr>
            <w:tcW w:w="1460" w:type="dxa"/>
            <w:vAlign w:val="bottom"/>
          </w:tcPr>
          <w:p w14:paraId="0276188C" w14:textId="143EBF5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81</w:t>
            </w:r>
          </w:p>
        </w:tc>
        <w:tc>
          <w:tcPr>
            <w:tcW w:w="1460" w:type="dxa"/>
            <w:vAlign w:val="bottom"/>
          </w:tcPr>
          <w:p w14:paraId="795318FE" w14:textId="4818533B"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70</w:t>
            </w:r>
          </w:p>
        </w:tc>
      </w:tr>
      <w:tr w:rsidR="00F75014" w:rsidRPr="000663C2" w14:paraId="5F9DA565" w14:textId="03F2D1C5" w:rsidTr="00A62B4C">
        <w:trPr>
          <w:trHeight w:val="435"/>
          <w:jc w:val="center"/>
        </w:trPr>
        <w:tc>
          <w:tcPr>
            <w:tcW w:w="1187" w:type="dxa"/>
          </w:tcPr>
          <w:p w14:paraId="196627A4"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0</w:t>
            </w:r>
          </w:p>
        </w:tc>
        <w:tc>
          <w:tcPr>
            <w:tcW w:w="1129" w:type="dxa"/>
            <w:vAlign w:val="center"/>
          </w:tcPr>
          <w:p w14:paraId="143A8CA7" w14:textId="41161BE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7F0B7100" w14:textId="463FACF2"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00</w:t>
            </w:r>
          </w:p>
        </w:tc>
        <w:tc>
          <w:tcPr>
            <w:tcW w:w="1460" w:type="dxa"/>
            <w:vAlign w:val="bottom"/>
          </w:tcPr>
          <w:p w14:paraId="15663209" w14:textId="2562C0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20</w:t>
            </w:r>
          </w:p>
        </w:tc>
      </w:tr>
      <w:tr w:rsidR="00F75014" w:rsidRPr="000663C2" w14:paraId="120C59A8" w14:textId="0C9A30FB" w:rsidTr="00A62B4C">
        <w:trPr>
          <w:trHeight w:val="435"/>
          <w:jc w:val="center"/>
        </w:trPr>
        <w:tc>
          <w:tcPr>
            <w:tcW w:w="1187" w:type="dxa"/>
          </w:tcPr>
          <w:p w14:paraId="3DDF031C"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1</w:t>
            </w:r>
          </w:p>
        </w:tc>
        <w:tc>
          <w:tcPr>
            <w:tcW w:w="1129" w:type="dxa"/>
            <w:vAlign w:val="center"/>
          </w:tcPr>
          <w:p w14:paraId="208BBD0E" w14:textId="1490BDDD"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2F8726D5" w14:textId="13DAA42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1</w:t>
            </w:r>
          </w:p>
        </w:tc>
        <w:tc>
          <w:tcPr>
            <w:tcW w:w="1460" w:type="dxa"/>
            <w:vAlign w:val="bottom"/>
          </w:tcPr>
          <w:p w14:paraId="1255B905" w14:textId="29B8CC9E"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42</w:t>
            </w:r>
          </w:p>
        </w:tc>
      </w:tr>
      <w:tr w:rsidR="00F75014" w:rsidRPr="000663C2" w14:paraId="362EEB28" w14:textId="7DA7B241" w:rsidTr="00A62B4C">
        <w:trPr>
          <w:trHeight w:val="435"/>
          <w:jc w:val="center"/>
        </w:trPr>
        <w:tc>
          <w:tcPr>
            <w:tcW w:w="1187" w:type="dxa"/>
          </w:tcPr>
          <w:p w14:paraId="7ED83CFF"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2</w:t>
            </w:r>
          </w:p>
        </w:tc>
        <w:tc>
          <w:tcPr>
            <w:tcW w:w="1129" w:type="dxa"/>
            <w:vAlign w:val="center"/>
          </w:tcPr>
          <w:p w14:paraId="607D5F48" w14:textId="4DB748D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5</w:t>
            </w:r>
          </w:p>
        </w:tc>
        <w:tc>
          <w:tcPr>
            <w:tcW w:w="1460" w:type="dxa"/>
            <w:vAlign w:val="bottom"/>
          </w:tcPr>
          <w:p w14:paraId="48A900F7" w14:textId="45D8E0C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44</w:t>
            </w:r>
          </w:p>
        </w:tc>
        <w:tc>
          <w:tcPr>
            <w:tcW w:w="1460" w:type="dxa"/>
            <w:vAlign w:val="bottom"/>
          </w:tcPr>
          <w:p w14:paraId="256E65B8" w14:textId="4786936D"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80</w:t>
            </w:r>
          </w:p>
        </w:tc>
      </w:tr>
      <w:tr w:rsidR="00F75014" w:rsidRPr="000663C2" w14:paraId="701BC131" w14:textId="1741124C" w:rsidTr="00A62B4C">
        <w:trPr>
          <w:trHeight w:val="435"/>
          <w:jc w:val="center"/>
        </w:trPr>
        <w:tc>
          <w:tcPr>
            <w:tcW w:w="1187" w:type="dxa"/>
          </w:tcPr>
          <w:p w14:paraId="41004083"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3</w:t>
            </w:r>
          </w:p>
        </w:tc>
        <w:tc>
          <w:tcPr>
            <w:tcW w:w="1129" w:type="dxa"/>
            <w:vAlign w:val="center"/>
          </w:tcPr>
          <w:p w14:paraId="279C35AA" w14:textId="4D30983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9</w:t>
            </w:r>
          </w:p>
        </w:tc>
        <w:tc>
          <w:tcPr>
            <w:tcW w:w="1460" w:type="dxa"/>
            <w:vAlign w:val="bottom"/>
          </w:tcPr>
          <w:p w14:paraId="41B7B968" w14:textId="2C35413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9</w:t>
            </w:r>
          </w:p>
        </w:tc>
        <w:tc>
          <w:tcPr>
            <w:tcW w:w="1460" w:type="dxa"/>
            <w:vAlign w:val="bottom"/>
          </w:tcPr>
          <w:p w14:paraId="3667A7E8" w14:textId="7C91197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377</w:t>
            </w:r>
          </w:p>
        </w:tc>
      </w:tr>
      <w:tr w:rsidR="00F75014" w:rsidRPr="000663C2" w14:paraId="5A4CBBA7" w14:textId="41A12EE5" w:rsidTr="00A62B4C">
        <w:trPr>
          <w:trHeight w:val="435"/>
          <w:jc w:val="center"/>
        </w:trPr>
        <w:tc>
          <w:tcPr>
            <w:tcW w:w="1187" w:type="dxa"/>
          </w:tcPr>
          <w:p w14:paraId="73CF5F45"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4</w:t>
            </w:r>
          </w:p>
        </w:tc>
        <w:tc>
          <w:tcPr>
            <w:tcW w:w="1129" w:type="dxa"/>
            <w:vAlign w:val="center"/>
          </w:tcPr>
          <w:p w14:paraId="1D00C799" w14:textId="0BC68951"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0</w:t>
            </w:r>
          </w:p>
        </w:tc>
        <w:tc>
          <w:tcPr>
            <w:tcW w:w="1460" w:type="dxa"/>
            <w:vAlign w:val="bottom"/>
          </w:tcPr>
          <w:p w14:paraId="7586DE9D" w14:textId="1213908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96</w:t>
            </w:r>
          </w:p>
        </w:tc>
        <w:tc>
          <w:tcPr>
            <w:tcW w:w="1460" w:type="dxa"/>
            <w:vAlign w:val="bottom"/>
          </w:tcPr>
          <w:p w14:paraId="5F90E932" w14:textId="02608C4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80</w:t>
            </w:r>
          </w:p>
        </w:tc>
      </w:tr>
    </w:tbl>
    <w:p w14:paraId="48224491" w14:textId="2A86ACAE" w:rsidR="00460545" w:rsidRDefault="00460545" w:rsidP="00460545">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DC2465">
      <w:pPr>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pPr>
        <w:pStyle w:val="ListParagraph"/>
        <w:numPr>
          <w:ilvl w:val="4"/>
          <w:numId w:val="14"/>
        </w:numPr>
        <w:spacing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125D4E">
      <w:pPr>
        <w:spacing w:before="0"/>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D13E78">
      <w:pPr>
        <w:spacing w:before="0"/>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6B00C599" w14:textId="6A3BBB35" w:rsidR="00875F5D" w:rsidRDefault="00513CC6" w:rsidP="00875F5D">
      <w:pPr>
        <w:spacing w:before="0"/>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w:t>
      </w:r>
      <w:r>
        <w:rPr>
          <w:lang w:val="id-ID"/>
        </w:rPr>
        <w:lastRenderedPageBreak/>
        <w:t xml:space="preserve">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45A07DC1" w:rsidR="007E048B" w:rsidRDefault="007E048B" w:rsidP="00875F5D">
      <w:pPr>
        <w:spacing w:before="0"/>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pPr>
        <w:pStyle w:val="ListParagraph"/>
        <w:numPr>
          <w:ilvl w:val="2"/>
          <w:numId w:val="32"/>
        </w:numPr>
        <w:spacing w:before="0"/>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pPr>
        <w:pStyle w:val="ListParagraph"/>
        <w:numPr>
          <w:ilvl w:val="2"/>
          <w:numId w:val="32"/>
        </w:numPr>
        <w:spacing w:before="0"/>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pPr>
        <w:pStyle w:val="ListParagraph"/>
        <w:numPr>
          <w:ilvl w:val="2"/>
          <w:numId w:val="32"/>
        </w:numPr>
        <w:spacing w:before="0"/>
        <w:ind w:left="851" w:hanging="426"/>
        <w:rPr>
          <w:lang w:val="id-ID"/>
        </w:rPr>
      </w:pPr>
      <w:r w:rsidRPr="007E048B">
        <w:rPr>
          <w:lang w:val="id-ID"/>
        </w:rPr>
        <w:t>Menentukan jalur independen berdasarkan gambar flow graph.</w:t>
      </w:r>
    </w:p>
    <w:p w14:paraId="6D4C70CD" w14:textId="59691D9A" w:rsidR="007E048B" w:rsidRDefault="007E048B">
      <w:pPr>
        <w:pStyle w:val="ListParagraph"/>
        <w:numPr>
          <w:ilvl w:val="2"/>
          <w:numId w:val="32"/>
        </w:numPr>
        <w:spacing w:before="0"/>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pPr>
        <w:pStyle w:val="ListParagraph"/>
        <w:numPr>
          <w:ilvl w:val="0"/>
          <w:numId w:val="33"/>
        </w:numPr>
        <w:spacing w:before="0"/>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pPr>
        <w:pStyle w:val="ListParagraph"/>
        <w:numPr>
          <w:ilvl w:val="0"/>
          <w:numId w:val="33"/>
        </w:numPr>
        <w:spacing w:before="0"/>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pPr>
        <w:pStyle w:val="ListParagraph"/>
        <w:numPr>
          <w:ilvl w:val="0"/>
          <w:numId w:val="33"/>
        </w:numPr>
        <w:spacing w:before="0"/>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pPr>
        <w:pStyle w:val="ListParagraph"/>
        <w:numPr>
          <w:ilvl w:val="2"/>
          <w:numId w:val="32"/>
        </w:numPr>
        <w:spacing w:before="0"/>
        <w:ind w:left="851" w:hanging="425"/>
        <w:rPr>
          <w:lang w:val="id-ID"/>
        </w:rPr>
      </w:pPr>
      <w:r w:rsidRPr="007E048B">
        <w:rPr>
          <w:lang w:val="id-ID"/>
        </w:rPr>
        <w:t xml:space="preserve">Melakukan </w:t>
      </w:r>
      <w:r w:rsidRPr="00831376">
        <w:rPr>
          <w:i/>
          <w:iCs/>
          <w:lang w:val="id-ID"/>
        </w:rPr>
        <w:t>test case</w:t>
      </w:r>
      <w:r w:rsidRPr="007E048B">
        <w:rPr>
          <w:lang w:val="id-ID"/>
        </w:rPr>
        <w:t>.</w:t>
      </w:r>
    </w:p>
    <w:p w14:paraId="2699EF55" w14:textId="1E3D5D50" w:rsidR="009A3F0F" w:rsidRDefault="00736D30" w:rsidP="009A3F0F">
      <w:pPr>
        <w:spacing w:before="0"/>
        <w:rPr>
          <w:lang w:val="id-ID"/>
        </w:rPr>
      </w:pPr>
      <w:r w:rsidRPr="00736D30">
        <w:rPr>
          <w:lang w:val="id-ID"/>
        </w:rPr>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7C9A1BBD" w14:textId="553D0BC1" w:rsidR="009A3F0F" w:rsidRDefault="009A3F0F" w:rsidP="009A3F0F">
      <w:pPr>
        <w:rPr>
          <w:lang w:val="id-ID"/>
        </w:rPr>
      </w:pPr>
      <w:r>
        <w:rPr>
          <w:lang w:val="id-ID"/>
        </w:rPr>
        <w:br w:type="page"/>
      </w:r>
    </w:p>
    <w:p w14:paraId="54FA9AF2" w14:textId="01FAA0BA" w:rsidR="00DA6D80" w:rsidRDefault="003A11F1" w:rsidP="00DA6D80">
      <w:pPr>
        <w:pStyle w:val="ListParagraph"/>
        <w:numPr>
          <w:ilvl w:val="2"/>
          <w:numId w:val="5"/>
        </w:numPr>
        <w:spacing w:before="0"/>
        <w:ind w:left="709"/>
        <w:rPr>
          <w:lang w:val="id-ID"/>
        </w:rPr>
      </w:pPr>
      <w:r>
        <w:rPr>
          <w:noProof/>
        </w:rPr>
        <w:lastRenderedPageBreak/>
        <w:drawing>
          <wp:anchor distT="0" distB="0" distL="114300" distR="114300" simplePos="0" relativeHeight="251670016" behindDoc="0" locked="0" layoutInCell="1" allowOverlap="1" wp14:anchorId="78231F36" wp14:editId="2E14F43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1">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77777777" w:rsidR="00345924" w:rsidRPr="00345924" w:rsidRDefault="00345924">
      <w:pPr>
        <w:pStyle w:val="ListParagraph"/>
        <w:numPr>
          <w:ilvl w:val="1"/>
          <w:numId w:val="34"/>
        </w:numPr>
        <w:spacing w:before="0"/>
        <w:ind w:left="426"/>
        <w:rPr>
          <w:lang w:val="id-ID"/>
        </w:rPr>
      </w:pPr>
      <w:r w:rsidRPr="00345924">
        <w:rPr>
          <w:lang w:val="id-ID"/>
        </w:rPr>
        <w:t xml:space="preserve">Mengitung </w:t>
      </w:r>
      <w:r w:rsidRPr="00345924">
        <w:rPr>
          <w:i/>
          <w:iCs/>
          <w:lang w:val="id-ID"/>
        </w:rPr>
        <w:t>Cyclomatic Complexity</w:t>
      </w:r>
      <w:r w:rsidRPr="00345924">
        <w:rPr>
          <w:lang w:val="id-ID"/>
        </w:rPr>
        <w:t xml:space="preserve"> dari </w:t>
      </w:r>
      <w:r w:rsidRPr="00345924">
        <w:rPr>
          <w:i/>
          <w:iCs/>
          <w:lang w:val="id-ID"/>
        </w:rPr>
        <w:t>Edge</w:t>
      </w:r>
      <w:r w:rsidRPr="00345924">
        <w:rPr>
          <w:lang w:val="id-ID"/>
        </w:rPr>
        <w:t xml:space="preserve"> dan </w:t>
      </w:r>
      <w:r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031B7B8E" w:rsidR="00755EED" w:rsidRPr="00977CA1" w:rsidRDefault="00977CA1">
      <w:pPr>
        <w:pStyle w:val="ListParagraph"/>
        <w:numPr>
          <w:ilvl w:val="1"/>
          <w:numId w:val="34"/>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di atas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107BF3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C54D46D" w:rsidR="003A11F1" w:rsidRPr="003A11F1" w:rsidRDefault="00F47C75" w:rsidP="003A11F1">
      <w:pPr>
        <w:pStyle w:val="ListParagraph"/>
        <w:numPr>
          <w:ilvl w:val="2"/>
          <w:numId w:val="5"/>
        </w:numPr>
        <w:spacing w:before="0"/>
        <w:ind w:left="709"/>
        <w:rPr>
          <w:lang w:val="id-ID"/>
        </w:rPr>
      </w:pPr>
      <w:r>
        <w:rPr>
          <w:noProof/>
        </w:rPr>
        <w:lastRenderedPageBreak/>
        <w:drawing>
          <wp:anchor distT="0" distB="0" distL="114300" distR="114300" simplePos="0" relativeHeight="251652608" behindDoc="0" locked="0" layoutInCell="1" allowOverlap="1" wp14:anchorId="30582AA6" wp14:editId="478D3D1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4030">
        <w:rPr>
          <w:lang w:val="id-ID"/>
        </w:rPr>
        <w:t>Pengajual Alur Program 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B93BD1">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0191401A" w:rsidR="00B93BD1" w:rsidRPr="007579E4" w:rsidRDefault="00B93BD1">
      <w:pPr>
        <w:pStyle w:val="ListParagraph"/>
        <w:numPr>
          <w:ilvl w:val="1"/>
          <w:numId w:val="16"/>
        </w:numPr>
        <w:spacing w:before="0"/>
        <w:ind w:left="426"/>
        <w:rPr>
          <w:lang w:val="id-ID"/>
        </w:rPr>
      </w:pPr>
      <w:r w:rsidRPr="007579E4">
        <w:rPr>
          <w:lang w:val="id-ID"/>
        </w:rPr>
        <w:t xml:space="preserve">Mengitung </w:t>
      </w:r>
      <w:r w:rsidRPr="007579E4">
        <w:rPr>
          <w:i/>
          <w:iCs/>
          <w:lang w:val="id-ID"/>
        </w:rPr>
        <w:t>Cyclomatic Complexity</w:t>
      </w:r>
      <w:r w:rsidRPr="007579E4">
        <w:rPr>
          <w:lang w:val="id-ID"/>
        </w:rPr>
        <w:t xml:space="preserve"> dari </w:t>
      </w:r>
      <w:r w:rsidRPr="007579E4">
        <w:rPr>
          <w:i/>
          <w:iCs/>
          <w:lang w:val="id-ID"/>
        </w:rPr>
        <w:t>Edge</w:t>
      </w:r>
      <w:r w:rsidRPr="007579E4">
        <w:rPr>
          <w:lang w:val="id-ID"/>
        </w:rPr>
        <w:t xml:space="preserve"> dan </w:t>
      </w:r>
      <w:r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lastRenderedPageBreak/>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27B3DC2D"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77777777"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77777777"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lakukan perkiraan sampai priod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lastRenderedPageBreak/>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4B7F941F"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sampai priod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Retuen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C3EEF">
      <w:pPr>
        <w:pStyle w:val="ListParagraph"/>
        <w:numPr>
          <w:ilvl w:val="2"/>
          <w:numId w:val="5"/>
        </w:numPr>
        <w:spacing w:before="0"/>
        <w:ind w:left="709"/>
        <w:rPr>
          <w:lang w:val="id-ID"/>
        </w:rPr>
      </w:pPr>
      <w:r>
        <w:rPr>
          <w:noProof/>
        </w:rPr>
        <w:lastRenderedPageBreak/>
        <w:drawing>
          <wp:anchor distT="0" distB="0" distL="114300" distR="114300" simplePos="0" relativeHeight="251654656" behindDoc="0" locked="0" layoutInCell="1" allowOverlap="1" wp14:anchorId="157E6764" wp14:editId="3F7B288D">
            <wp:simplePos x="0" y="0"/>
            <wp:positionH relativeFrom="column">
              <wp:posOffset>471458</wp:posOffset>
            </wp:positionH>
            <wp:positionV relativeFrom="paragraph">
              <wp:posOffset>436880</wp:posOffset>
            </wp:positionV>
            <wp:extent cx="3848100" cy="374713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8100" cy="3747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24414C">
      <w:pPr>
        <w:pStyle w:val="ListParagraph"/>
        <w:spacing w:before="0"/>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24414C">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7485FE7A" w:rsidR="0024414C" w:rsidRPr="00F47C75" w:rsidRDefault="0024414C">
      <w:pPr>
        <w:pStyle w:val="ListParagraph"/>
        <w:numPr>
          <w:ilvl w:val="0"/>
          <w:numId w:val="41"/>
        </w:numPr>
        <w:spacing w:before="0"/>
        <w:ind w:left="426"/>
        <w:rPr>
          <w:lang w:val="id-ID"/>
        </w:rPr>
      </w:pPr>
      <w:r w:rsidRPr="00F47C75">
        <w:rPr>
          <w:lang w:val="id-ID"/>
        </w:rPr>
        <w:t xml:space="preserve">Mengitung </w:t>
      </w:r>
      <w:r w:rsidRPr="00F47C75">
        <w:rPr>
          <w:i/>
          <w:iCs/>
          <w:lang w:val="id-ID"/>
        </w:rPr>
        <w:t>Cyclomatic Complexity</w:t>
      </w:r>
      <w:r w:rsidRPr="00F47C75">
        <w:rPr>
          <w:lang w:val="id-ID"/>
        </w:rPr>
        <w:t xml:space="preserve"> dari </w:t>
      </w:r>
      <w:r w:rsidRPr="00F47C75">
        <w:rPr>
          <w:i/>
          <w:iCs/>
          <w:lang w:val="id-ID"/>
        </w:rPr>
        <w:t>Edge</w:t>
      </w:r>
      <w:r w:rsidRPr="00F47C75">
        <w:rPr>
          <w:lang w:val="id-ID"/>
        </w:rPr>
        <w:t xml:space="preserve"> dan </w:t>
      </w:r>
      <w:r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5C4FA949"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2B91062E"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09AB131A"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63872" behindDoc="0" locked="0" layoutInCell="1" allowOverlap="1" wp14:anchorId="5FD6080F" wp14:editId="02F284C6">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 xml:space="preserve">Pengujian Alur Program Perbandinag </w:t>
      </w:r>
      <w:r w:rsidR="003916EB">
        <w:rPr>
          <w:i/>
          <w:iCs/>
          <w:lang w:val="id-ID"/>
        </w:rPr>
        <w:t>Supplier</w:t>
      </w:r>
    </w:p>
    <w:p w14:paraId="4899F072" w14:textId="7688DADC" w:rsidR="003916EB" w:rsidRPr="004213D8" w:rsidRDefault="00007644" w:rsidP="003916EB">
      <w:pPr>
        <w:pStyle w:val="ListParagraph"/>
        <w:spacing w:before="0"/>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 xml:space="preserve">Perbandinag </w:t>
      </w:r>
      <w:r w:rsidR="003916EB">
        <w:rPr>
          <w:i/>
          <w:iCs/>
          <w:lang w:val="id-ID"/>
        </w:rPr>
        <w:t>Supplier</w:t>
      </w:r>
    </w:p>
    <w:p w14:paraId="54AA18F5" w14:textId="0B1CE047" w:rsidR="003916EB" w:rsidRPr="00755EED" w:rsidRDefault="003916EB" w:rsidP="003916EB">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 xml:space="preserve">Perbandinag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0C1B564F" w:rsidR="003916EB" w:rsidRPr="008D489B" w:rsidRDefault="003916EB">
      <w:pPr>
        <w:pStyle w:val="ListParagraph"/>
        <w:numPr>
          <w:ilvl w:val="0"/>
          <w:numId w:val="44"/>
        </w:numPr>
        <w:spacing w:before="0"/>
        <w:ind w:left="426"/>
        <w:rPr>
          <w:lang w:val="id-ID"/>
        </w:rPr>
      </w:pPr>
      <w:r w:rsidRPr="008D489B">
        <w:rPr>
          <w:lang w:val="id-ID"/>
        </w:rPr>
        <w:t xml:space="preserve">Mengitung </w:t>
      </w:r>
      <w:r w:rsidRPr="008D489B">
        <w:rPr>
          <w:i/>
          <w:iCs/>
          <w:lang w:val="id-ID"/>
        </w:rPr>
        <w:t>Cyclomatic Complexity</w:t>
      </w:r>
      <w:r w:rsidRPr="008D489B">
        <w:rPr>
          <w:lang w:val="id-ID"/>
        </w:rPr>
        <w:t xml:space="preserve"> dari </w:t>
      </w:r>
      <w:r w:rsidRPr="008D489B">
        <w:rPr>
          <w:i/>
          <w:iCs/>
          <w:lang w:val="id-ID"/>
        </w:rPr>
        <w:t>Edge</w:t>
      </w:r>
      <w:r w:rsidRPr="008D489B">
        <w:rPr>
          <w:lang w:val="id-ID"/>
        </w:rPr>
        <w:t xml:space="preserve"> dan </w:t>
      </w:r>
      <w:r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t xml:space="preserve">= </w:t>
      </w:r>
      <w:r>
        <w:rPr>
          <w:lang w:val="id-ID"/>
        </w:rPr>
        <w:t>2</w:t>
      </w:r>
    </w:p>
    <w:p w14:paraId="3AD39B22" w14:textId="77777777" w:rsidR="003916EB" w:rsidRPr="00F47C75" w:rsidRDefault="003916EB">
      <w:pPr>
        <w:pStyle w:val="ListParagraph"/>
        <w:numPr>
          <w:ilvl w:val="0"/>
          <w:numId w:val="44"/>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77777777"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577BCCD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 xml:space="preserve">Perbandinag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58752" behindDoc="0" locked="0" layoutInCell="1" allowOverlap="1" wp14:anchorId="288A3915" wp14:editId="1EDB035D">
            <wp:simplePos x="0" y="0"/>
            <wp:positionH relativeFrom="column">
              <wp:posOffset>548640</wp:posOffset>
            </wp:positionH>
            <wp:positionV relativeFrom="paragraph">
              <wp:posOffset>411480</wp:posOffset>
            </wp:positionV>
            <wp:extent cx="4000500" cy="56159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5">
                      <a:extLst>
                        <a:ext uri="{28A0092B-C50C-407E-A947-70E740481C1C}">
                          <a14:useLocalDpi xmlns:a14="http://schemas.microsoft.com/office/drawing/2010/main" val="0"/>
                        </a:ext>
                      </a:extLst>
                    </a:blip>
                    <a:srcRect t="1191" b="1345"/>
                    <a:stretch/>
                  </pic:blipFill>
                  <pic:spPr bwMode="auto">
                    <a:xfrm>
                      <a:off x="0" y="0"/>
                      <a:ext cx="4000500" cy="56159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9160B4">
      <w:pPr>
        <w:pStyle w:val="ListParagraph"/>
        <w:spacing w:before="0"/>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9160B4">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2345969B" w:rsidR="009160B4" w:rsidRPr="00227361" w:rsidRDefault="009160B4" w:rsidP="00227361">
      <w:pPr>
        <w:pStyle w:val="ListParagraph"/>
        <w:numPr>
          <w:ilvl w:val="0"/>
          <w:numId w:val="47"/>
        </w:numPr>
        <w:spacing w:before="0"/>
        <w:ind w:left="426"/>
        <w:rPr>
          <w:lang w:val="id-ID"/>
        </w:rPr>
      </w:pPr>
      <w:r w:rsidRPr="00227361">
        <w:rPr>
          <w:lang w:val="id-ID"/>
        </w:rPr>
        <w:t xml:space="preserve">Mengitung </w:t>
      </w:r>
      <w:r w:rsidRPr="00227361">
        <w:rPr>
          <w:i/>
          <w:iCs/>
          <w:lang w:val="id-ID"/>
        </w:rPr>
        <w:t>Cyclomatic Complexity</w:t>
      </w:r>
      <w:r w:rsidRPr="00227361">
        <w:rPr>
          <w:lang w:val="id-ID"/>
        </w:rPr>
        <w:t xml:space="preserve"> dari </w:t>
      </w:r>
      <w:r w:rsidRPr="00227361">
        <w:rPr>
          <w:i/>
          <w:iCs/>
          <w:lang w:val="id-ID"/>
        </w:rPr>
        <w:t>Edge</w:t>
      </w:r>
      <w:r w:rsidRPr="00227361">
        <w:rPr>
          <w:lang w:val="id-ID"/>
        </w:rPr>
        <w:t xml:space="preserve"> dan </w:t>
      </w:r>
      <w:r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CBDF3CB"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77777777"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Priod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63A626C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08CD200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B7B1A">
              <w:rPr>
                <w:rFonts w:ascii="Times New Roman" w:hAnsi="Times New Roman" w:cs="Times New Roman"/>
                <w:sz w:val="24"/>
                <w:szCs w:val="28"/>
                <w:lang w:val="id-ID"/>
              </w:rPr>
              <w:t>tahun</w:t>
            </w:r>
            <w:r>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bookmarkEnd w:id="79"/>
    </w:tbl>
    <w:p w14:paraId="71188537" w14:textId="28697775" w:rsidR="00224FD7" w:rsidRPr="00361B33" w:rsidRDefault="00224FD7" w:rsidP="00361B33">
      <w:pPr>
        <w:spacing w:before="0" w:line="360" w:lineRule="auto"/>
        <w:ind w:firstLine="0"/>
        <w:rPr>
          <w:rFonts w:eastAsiaTheme="minorEastAsia"/>
          <w:szCs w:val="24"/>
          <w:lang w:val="id-ID"/>
        </w:rPr>
      </w:pPr>
    </w:p>
    <w:p w14:paraId="7BD050D5" w14:textId="77777777" w:rsidR="00361B33" w:rsidRPr="008566B9" w:rsidRDefault="00361B33" w:rsidP="00361B33">
      <w:pPr>
        <w:pStyle w:val="Heading2"/>
        <w:numPr>
          <w:ilvl w:val="0"/>
          <w:numId w:val="25"/>
        </w:numPr>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1ED20AD2" w:rsidR="00361B33" w:rsidRPr="008566B9" w:rsidRDefault="00361B33" w:rsidP="00237374">
      <w:pPr>
        <w:spacing w:before="0" w:after="0"/>
        <w:rPr>
          <w:lang w:val="id-ID"/>
        </w:rPr>
      </w:pPr>
      <w:r w:rsidRPr="008566B9">
        <w:rPr>
          <w:lang w:val="id-ID"/>
        </w:rPr>
        <w:t xml:space="preserve">Berdasarkan hasil penelitian yang telah dilakukan oleh peneliti selama melakukan penelitian di </w:t>
      </w:r>
      <w:r>
        <w:rPr>
          <w:i/>
          <w:iCs/>
          <w:lang w:val="id-ID"/>
        </w:rPr>
        <w:t>m</w:t>
      </w:r>
      <w:r w:rsidRPr="00361B33">
        <w:rPr>
          <w:i/>
          <w:iCs/>
          <w:lang w:val="id-ID"/>
        </w:rPr>
        <w:t>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priod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a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gression</w:t>
      </w:r>
      <w:r w:rsidR="00480673">
        <w:rPr>
          <w:lang w:val="id-ID"/>
        </w:rPr>
        <w:t xml:space="preserve"> yang di 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3BA2BABB" w:rsidR="00361B33" w:rsidRDefault="00361B33" w:rsidP="00361B33">
      <w:pPr>
        <w:pStyle w:val="ListParagraph"/>
        <w:numPr>
          <w:ilvl w:val="0"/>
          <w:numId w:val="53"/>
        </w:numPr>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6E2FE7AB"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minimarket </w:t>
      </w:r>
      <w:r w:rsidRPr="009A691F">
        <w:rPr>
          <w:i/>
          <w:iCs/>
          <w:lang w:val="id-ID"/>
        </w:rPr>
        <w:t>macca mart</w:t>
      </w:r>
    </w:p>
    <w:p w14:paraId="3ED779A4" w14:textId="6B625F6B" w:rsidR="009A691F" w:rsidRDefault="009A691F" w:rsidP="009A691F">
      <w:pPr>
        <w:pStyle w:val="ListParagraph"/>
        <w:spacing w:after="0" w:line="480" w:lineRule="auto"/>
        <w:ind w:left="0" w:firstLine="0"/>
        <w:rPr>
          <w:i/>
          <w:iCs/>
          <w:lang w:val="id-ID"/>
        </w:rPr>
      </w:pPr>
    </w:p>
    <w:p w14:paraId="37F379B8" w14:textId="77777777" w:rsidR="009A691F" w:rsidRDefault="009A691F" w:rsidP="009A691F">
      <w:pPr>
        <w:pStyle w:val="ListParagraph"/>
        <w:spacing w:after="0" w:line="480" w:lineRule="auto"/>
        <w:ind w:left="0" w:firstLine="0"/>
        <w:rPr>
          <w:lang w:val="id-ID"/>
        </w:rPr>
      </w:pPr>
    </w:p>
    <w:p w14:paraId="3E7068A1" w14:textId="7AF5EFDB" w:rsidR="00361B33" w:rsidRPr="008566B9" w:rsidRDefault="00361B33" w:rsidP="00361B33">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5443857E" w14:textId="77777777"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telah di kumpulkan di 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 xml:space="preserve">data pada bulan Maret akan digunakan </w:t>
      </w:r>
      <w:r>
        <w:rPr>
          <w:lang w:val="id-ID"/>
        </w:rPr>
        <w:t>sebagai</w:t>
      </w:r>
      <w:r>
        <w:rPr>
          <w:lang w:val="id-ID"/>
        </w:rPr>
        <w:t xml:space="preserve"> data set untuk melakukan peramalan pada bulan selanjutnya yaitu pada bulan April. Kemudian hasil peramalan yang di dapat akan dibandingkan</w:t>
      </w:r>
      <w:r>
        <w:rPr>
          <w:lang w:val="id-ID"/>
        </w:rPr>
        <w:t xml:space="preserve"> dengan data penjualan yang aktual di 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5700C99E" w:rsidR="00304207" w:rsidRDefault="00143BF9" w:rsidP="00361B33">
      <w:pPr>
        <w:spacing w:before="0" w:after="0" w:line="480" w:lineRule="auto"/>
        <w:rPr>
          <w:rFonts w:cstheme="majorBidi"/>
          <w:szCs w:val="24"/>
          <w:lang w:val="id-ID"/>
        </w:rPr>
      </w:pPr>
      <w:r>
        <w:rPr>
          <w:rFonts w:cstheme="majorBidi"/>
          <w:szCs w:val="24"/>
          <w:lang w:val="id-ID"/>
        </w:rPr>
        <w:t>Berikut hasil yang diperoleh dari pengujian 3 jenis produk untuk priode bulan Maret sampa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1DEB629E"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p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6717ACD1" w:rsidR="0073572A" w:rsidRPr="00192A63" w:rsidRDefault="00CF5F79" w:rsidP="00CF5F79">
      <w:pPr>
        <w:rPr>
          <w:lang w:val="id-ID"/>
        </w:rPr>
      </w:pPr>
      <w:r>
        <w:rPr>
          <w:lang w:val="id-ID"/>
        </w:rPr>
        <w:t xml:space="preserve">Dari tabel di atas, didapatkan hasil </w:t>
      </w:r>
      <w:r w:rsidR="001E7551">
        <w:rPr>
          <w:lang w:val="id-ID"/>
        </w:rPr>
        <w:t>perbandingan antara data penjualan aktual dan data hasil peramalan</w:t>
      </w:r>
      <w:r w:rsidR="00F3757F">
        <w:rPr>
          <w:lang w:val="id-ID"/>
        </w:rPr>
        <w:t xml:space="preserve"> </w:t>
      </w:r>
      <w:r w:rsidR="00F3757F">
        <w:rPr>
          <w:lang w:val="id-ID"/>
        </w:rPr>
        <w:t xml:space="preserve">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annya adalah data penjualan aktual di 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 dapatkan sebesar 3,9. Dapat disimpulkan bahawa hasil peramalan </w:t>
      </w:r>
      <w:r w:rsidR="00F3757F">
        <w:rPr>
          <w:lang w:val="id-ID"/>
        </w:rPr>
        <w:t>ini</w:t>
      </w:r>
      <w:r w:rsidR="00192A63">
        <w:rPr>
          <w:lang w:val="id-ID"/>
        </w:rPr>
        <w:t xml:space="preserve"> </w:t>
      </w:r>
      <w:r w:rsidR="007D422C">
        <w:rPr>
          <w:lang w:val="id-ID"/>
        </w:rPr>
        <w:t xml:space="preserve">cukup akurat dikarenakan selisih dari penjualan aktuan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52C90850" w14:textId="77777777" w:rsidR="001E7551" w:rsidRPr="001E7551" w:rsidRDefault="001E7551" w:rsidP="00CF5F79">
      <w:pPr>
        <w:rPr>
          <w:lang w:val="id-ID"/>
        </w:rPr>
      </w:pPr>
    </w:p>
    <w:p w14:paraId="796AB284" w14:textId="262F9754" w:rsidR="00361B33" w:rsidRPr="008566B9" w:rsidRDefault="00361B33" w:rsidP="00361B33">
      <w:pPr>
        <w:spacing w:before="0" w:after="0" w:line="480" w:lineRule="auto"/>
        <w:rPr>
          <w:lang w:val="id-ID"/>
        </w:rPr>
      </w:pPr>
      <w:r w:rsidRPr="008566B9">
        <w:rPr>
          <w:lang w:val="id-ID"/>
        </w:rPr>
        <w:t xml:space="preserve">Uji simulasi dilakukan untuk mengetahui apakah sistem yang telah dibuat menggunakan metode </w:t>
      </w:r>
      <w:r w:rsidRPr="008566B9">
        <w:rPr>
          <w:i/>
          <w:iCs/>
          <w:lang w:val="id-ID"/>
        </w:rPr>
        <w:t xml:space="preserve">Simple Multi Attribute Rating Technique </w:t>
      </w:r>
      <w:r w:rsidRPr="008566B9">
        <w:rPr>
          <w:lang w:val="id-ID"/>
        </w:rPr>
        <w:t>ini dapat membantu mengurangi angka kredit macet. Pengujian dilakukan dengan membandingkan hasil perankingan yang dilakukan oleh pegawai BUMDES dan hasil perankingan yang dikerjakan melalui sistem.</w:t>
      </w:r>
    </w:p>
    <w:p w14:paraId="0D4F5D7B" w14:textId="77777777" w:rsidR="00361B33" w:rsidRPr="008566B9" w:rsidRDefault="00361B33" w:rsidP="00361B33">
      <w:pPr>
        <w:spacing w:before="0" w:after="0" w:line="480" w:lineRule="auto"/>
        <w:rPr>
          <w:lang w:val="id-ID"/>
        </w:rPr>
      </w:pPr>
      <w:r w:rsidRPr="008566B9">
        <w:rPr>
          <w:lang w:val="id-ID"/>
        </w:rPr>
        <w:t xml:space="preserve">Berikut hasil yang diperoleh dari perankingan pegawai BUMDES: (Lihat Lampiran </w:t>
      </w:r>
      <w:r>
        <w:rPr>
          <w:lang w:val="en-US"/>
        </w:rPr>
        <w:t>5</w:t>
      </w:r>
      <w:r w:rsidRPr="008566B9">
        <w:rPr>
          <w:lang w:val="id-ID"/>
        </w:rPr>
        <w:t>).</w:t>
      </w:r>
    </w:p>
    <w:p w14:paraId="38C1DDF9" w14:textId="62133A64" w:rsidR="00361B33" w:rsidRPr="008566B9" w:rsidRDefault="00361B33" w:rsidP="00361B33">
      <w:pPr>
        <w:pStyle w:val="Caption"/>
        <w:keepNext/>
        <w:ind w:firstLine="0"/>
        <w:jc w:val="center"/>
        <w:rPr>
          <w:i w:val="0"/>
          <w:iCs w:val="0"/>
          <w:color w:val="auto"/>
          <w:sz w:val="24"/>
          <w:szCs w:val="24"/>
        </w:rPr>
      </w:pPr>
    </w:p>
    <w:tbl>
      <w:tblPr>
        <w:tblStyle w:val="TableGrid"/>
        <w:tblW w:w="0" w:type="auto"/>
        <w:tblLook w:val="04A0" w:firstRow="1" w:lastRow="0" w:firstColumn="1" w:lastColumn="0" w:noHBand="0" w:noVBand="1"/>
      </w:tblPr>
      <w:tblGrid>
        <w:gridCol w:w="563"/>
        <w:gridCol w:w="3827"/>
        <w:gridCol w:w="3537"/>
      </w:tblGrid>
      <w:tr w:rsidR="00361B33" w:rsidRPr="008566B9" w14:paraId="3F4EC4BA" w14:textId="77777777" w:rsidTr="00766F91">
        <w:tc>
          <w:tcPr>
            <w:tcW w:w="563" w:type="dxa"/>
          </w:tcPr>
          <w:p w14:paraId="006D6C55" w14:textId="77777777" w:rsidR="00361B33" w:rsidRPr="008566B9" w:rsidRDefault="00361B33" w:rsidP="00766F91">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O</w:t>
            </w:r>
          </w:p>
        </w:tc>
        <w:tc>
          <w:tcPr>
            <w:tcW w:w="3827" w:type="dxa"/>
          </w:tcPr>
          <w:p w14:paraId="00E1A850" w14:textId="77777777" w:rsidR="00361B33" w:rsidRPr="008566B9" w:rsidRDefault="00361B33" w:rsidP="00766F91">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AMA</w:t>
            </w:r>
          </w:p>
        </w:tc>
        <w:tc>
          <w:tcPr>
            <w:tcW w:w="3537" w:type="dxa"/>
          </w:tcPr>
          <w:p w14:paraId="6C02B7B6" w14:textId="77777777" w:rsidR="00361B33" w:rsidRPr="008566B9" w:rsidRDefault="00361B33" w:rsidP="00766F91">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ALAMAT</w:t>
            </w:r>
          </w:p>
        </w:tc>
      </w:tr>
      <w:tr w:rsidR="00361B33" w:rsidRPr="008566B9" w14:paraId="7D6061C8" w14:textId="77777777" w:rsidTr="00766F91">
        <w:tc>
          <w:tcPr>
            <w:tcW w:w="563" w:type="dxa"/>
          </w:tcPr>
          <w:p w14:paraId="4BDDEB9C" w14:textId="77777777" w:rsidR="00361B33" w:rsidRPr="008566B9" w:rsidRDefault="00361B33" w:rsidP="00766F91">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1</w:t>
            </w:r>
          </w:p>
        </w:tc>
        <w:tc>
          <w:tcPr>
            <w:tcW w:w="3827" w:type="dxa"/>
          </w:tcPr>
          <w:p w14:paraId="1BA4A9EC"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SYAHARUDDIN USMAN</w:t>
            </w:r>
          </w:p>
        </w:tc>
        <w:tc>
          <w:tcPr>
            <w:tcW w:w="3537" w:type="dxa"/>
          </w:tcPr>
          <w:p w14:paraId="17178BF1"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361B33" w:rsidRPr="008566B9" w14:paraId="79B9219F" w14:textId="77777777" w:rsidTr="00766F91">
        <w:tc>
          <w:tcPr>
            <w:tcW w:w="563" w:type="dxa"/>
            <w:shd w:val="clear" w:color="auto" w:fill="D0CECE" w:themeFill="background2" w:themeFillShade="E6"/>
          </w:tcPr>
          <w:p w14:paraId="75942F90" w14:textId="77777777" w:rsidR="00361B33" w:rsidRPr="008566B9" w:rsidRDefault="00361B33" w:rsidP="00766F91">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2</w:t>
            </w:r>
          </w:p>
        </w:tc>
        <w:tc>
          <w:tcPr>
            <w:tcW w:w="3827" w:type="dxa"/>
            <w:shd w:val="clear" w:color="auto" w:fill="D0CECE" w:themeFill="background2" w:themeFillShade="E6"/>
          </w:tcPr>
          <w:p w14:paraId="50F19588"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FATAHUDDIN</w:t>
            </w:r>
          </w:p>
        </w:tc>
        <w:tc>
          <w:tcPr>
            <w:tcW w:w="3537" w:type="dxa"/>
            <w:shd w:val="clear" w:color="auto" w:fill="D0CECE" w:themeFill="background2" w:themeFillShade="E6"/>
          </w:tcPr>
          <w:p w14:paraId="5F0263BD"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361B33" w:rsidRPr="008566B9" w14:paraId="76542BDC" w14:textId="77777777" w:rsidTr="00766F91">
        <w:tc>
          <w:tcPr>
            <w:tcW w:w="563" w:type="dxa"/>
          </w:tcPr>
          <w:p w14:paraId="4E4BDA68" w14:textId="77777777" w:rsidR="00361B33" w:rsidRPr="008566B9" w:rsidRDefault="00361B33" w:rsidP="00766F91">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3</w:t>
            </w:r>
          </w:p>
        </w:tc>
        <w:tc>
          <w:tcPr>
            <w:tcW w:w="3827" w:type="dxa"/>
          </w:tcPr>
          <w:p w14:paraId="4F06952E"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MUSTAFA S</w:t>
            </w:r>
          </w:p>
        </w:tc>
        <w:tc>
          <w:tcPr>
            <w:tcW w:w="3537" w:type="dxa"/>
          </w:tcPr>
          <w:p w14:paraId="4A95F7E7"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361B33" w:rsidRPr="008566B9" w14:paraId="7F7D3B10" w14:textId="77777777" w:rsidTr="00766F91">
        <w:tc>
          <w:tcPr>
            <w:tcW w:w="563" w:type="dxa"/>
          </w:tcPr>
          <w:p w14:paraId="16239A0D" w14:textId="77777777" w:rsidR="00361B33" w:rsidRPr="008566B9" w:rsidRDefault="00361B33" w:rsidP="00766F91">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4</w:t>
            </w:r>
          </w:p>
        </w:tc>
        <w:tc>
          <w:tcPr>
            <w:tcW w:w="3827" w:type="dxa"/>
          </w:tcPr>
          <w:p w14:paraId="6ED99367"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NURSIYAH</w:t>
            </w:r>
          </w:p>
        </w:tc>
        <w:tc>
          <w:tcPr>
            <w:tcW w:w="3537" w:type="dxa"/>
          </w:tcPr>
          <w:p w14:paraId="2BF8B67A"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361B33" w:rsidRPr="008566B9" w14:paraId="25D9E4DD" w14:textId="77777777" w:rsidTr="00766F91">
        <w:tc>
          <w:tcPr>
            <w:tcW w:w="563" w:type="dxa"/>
          </w:tcPr>
          <w:p w14:paraId="024FBF5D" w14:textId="77777777" w:rsidR="00361B33" w:rsidRPr="008566B9" w:rsidRDefault="00361B33" w:rsidP="00766F91">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5</w:t>
            </w:r>
          </w:p>
        </w:tc>
        <w:tc>
          <w:tcPr>
            <w:tcW w:w="3827" w:type="dxa"/>
          </w:tcPr>
          <w:p w14:paraId="486D11A6"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HANDI ARDIYANSYAH</w:t>
            </w:r>
          </w:p>
        </w:tc>
        <w:tc>
          <w:tcPr>
            <w:tcW w:w="3537" w:type="dxa"/>
          </w:tcPr>
          <w:p w14:paraId="1B4AF65C"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361B33" w:rsidRPr="008566B9" w14:paraId="7F92729E" w14:textId="77777777" w:rsidTr="00766F91">
        <w:tc>
          <w:tcPr>
            <w:tcW w:w="563" w:type="dxa"/>
          </w:tcPr>
          <w:p w14:paraId="332DCA07" w14:textId="77777777" w:rsidR="00361B33" w:rsidRPr="008566B9" w:rsidRDefault="00361B33" w:rsidP="00766F91">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6</w:t>
            </w:r>
          </w:p>
        </w:tc>
        <w:tc>
          <w:tcPr>
            <w:tcW w:w="3827" w:type="dxa"/>
          </w:tcPr>
          <w:p w14:paraId="7EAC3CEA"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TAMSIR HAFID</w:t>
            </w:r>
          </w:p>
        </w:tc>
        <w:tc>
          <w:tcPr>
            <w:tcW w:w="3537" w:type="dxa"/>
          </w:tcPr>
          <w:p w14:paraId="30A9DD10"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361B33" w:rsidRPr="008566B9" w14:paraId="2F99B98E" w14:textId="77777777" w:rsidTr="00766F91">
        <w:tc>
          <w:tcPr>
            <w:tcW w:w="563" w:type="dxa"/>
            <w:shd w:val="clear" w:color="auto" w:fill="D0CECE" w:themeFill="background2" w:themeFillShade="E6"/>
          </w:tcPr>
          <w:p w14:paraId="3044265D" w14:textId="77777777" w:rsidR="00361B33" w:rsidRPr="008566B9" w:rsidRDefault="00361B33" w:rsidP="00766F91">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7</w:t>
            </w:r>
          </w:p>
        </w:tc>
        <w:tc>
          <w:tcPr>
            <w:tcW w:w="3827" w:type="dxa"/>
            <w:shd w:val="clear" w:color="auto" w:fill="D0CECE" w:themeFill="background2" w:themeFillShade="E6"/>
          </w:tcPr>
          <w:p w14:paraId="41808724"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szCs w:val="24"/>
                <w:lang w:val="id-ID"/>
              </w:rPr>
              <w:t>FANDI</w:t>
            </w:r>
          </w:p>
        </w:tc>
        <w:tc>
          <w:tcPr>
            <w:tcW w:w="3537" w:type="dxa"/>
            <w:shd w:val="clear" w:color="auto" w:fill="D0CECE" w:themeFill="background2" w:themeFillShade="E6"/>
          </w:tcPr>
          <w:p w14:paraId="7ACD433F" w14:textId="77777777" w:rsidR="00361B33" w:rsidRPr="008566B9" w:rsidRDefault="00361B33" w:rsidP="00766F91">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PAO-PAO</w:t>
            </w:r>
          </w:p>
        </w:tc>
      </w:tr>
      <w:tr w:rsidR="00361B33" w:rsidRPr="008566B9" w14:paraId="102B0519" w14:textId="77777777" w:rsidTr="00766F91">
        <w:tc>
          <w:tcPr>
            <w:tcW w:w="563" w:type="dxa"/>
            <w:shd w:val="clear" w:color="auto" w:fill="D0CECE" w:themeFill="background2" w:themeFillShade="E6"/>
          </w:tcPr>
          <w:p w14:paraId="37704531" w14:textId="77777777" w:rsidR="00361B33" w:rsidRPr="008566B9" w:rsidRDefault="00361B33" w:rsidP="00766F91">
            <w:pPr>
              <w:spacing w:line="360" w:lineRule="auto"/>
              <w:jc w:val="center"/>
              <w:rPr>
                <w:rFonts w:ascii="Times New Roman" w:hAnsi="Times New Roman" w:cs="Times New Roman"/>
                <w:szCs w:val="24"/>
                <w:lang w:val="id-ID"/>
              </w:rPr>
            </w:pPr>
            <w:r w:rsidRPr="008566B9">
              <w:rPr>
                <w:rFonts w:ascii="Times New Roman" w:hAnsi="Times New Roman" w:cs="Times New Roman"/>
                <w:lang w:val="id-ID"/>
              </w:rPr>
              <w:t>8</w:t>
            </w:r>
          </w:p>
        </w:tc>
        <w:tc>
          <w:tcPr>
            <w:tcW w:w="3827" w:type="dxa"/>
            <w:shd w:val="clear" w:color="auto" w:fill="D0CECE" w:themeFill="background2" w:themeFillShade="E6"/>
          </w:tcPr>
          <w:p w14:paraId="691B4303" w14:textId="77777777" w:rsidR="00361B33" w:rsidRPr="008566B9" w:rsidRDefault="00361B33" w:rsidP="00766F91">
            <w:pPr>
              <w:spacing w:line="360" w:lineRule="auto"/>
              <w:rPr>
                <w:rFonts w:ascii="Times New Roman" w:hAnsi="Times New Roman" w:cs="Times New Roman"/>
                <w:szCs w:val="24"/>
                <w:lang w:val="id-ID"/>
              </w:rPr>
            </w:pPr>
            <w:r w:rsidRPr="008566B9">
              <w:rPr>
                <w:rFonts w:ascii="Times New Roman" w:hAnsi="Times New Roman" w:cs="Times New Roman"/>
                <w:lang w:val="id-ID"/>
              </w:rPr>
              <w:t>MASJIDI</w:t>
            </w:r>
          </w:p>
        </w:tc>
        <w:tc>
          <w:tcPr>
            <w:tcW w:w="3537" w:type="dxa"/>
            <w:shd w:val="clear" w:color="auto" w:fill="D0CECE" w:themeFill="background2" w:themeFillShade="E6"/>
          </w:tcPr>
          <w:p w14:paraId="55E6BE9A" w14:textId="77777777" w:rsidR="00361B33" w:rsidRPr="008566B9" w:rsidRDefault="00361B33" w:rsidP="00766F91">
            <w:pPr>
              <w:spacing w:line="360" w:lineRule="auto"/>
              <w:rPr>
                <w:rFonts w:ascii="Times New Roman" w:hAnsi="Times New Roman" w:cs="Times New Roman"/>
                <w:szCs w:val="24"/>
                <w:lang w:val="id-ID"/>
              </w:rPr>
            </w:pPr>
            <w:r w:rsidRPr="008566B9">
              <w:rPr>
                <w:rFonts w:ascii="Times New Roman" w:hAnsi="Times New Roman" w:cs="Times New Roman"/>
                <w:lang w:val="id-ID"/>
              </w:rPr>
              <w:t>DUSUN PAO-PAO</w:t>
            </w:r>
          </w:p>
        </w:tc>
      </w:tr>
    </w:tbl>
    <w:p w14:paraId="5D6F39D1" w14:textId="77777777" w:rsidR="00361B33" w:rsidRPr="008566B9" w:rsidRDefault="00361B33" w:rsidP="00361B33">
      <w:pPr>
        <w:spacing w:after="0" w:line="480" w:lineRule="auto"/>
        <w:rPr>
          <w:lang w:val="id-ID"/>
        </w:rPr>
      </w:pPr>
      <w:r w:rsidRPr="008566B9">
        <w:rPr>
          <w:lang w:val="id-ID"/>
        </w:rPr>
        <w:t>Jumlah keseluruhan anggota BUMDES yang mendaftar yaitu sebanyak 23 orang. Tabel di atas merupakan nama-nama anggota BUMDES yang didahulukan untuk menerima pinjaman. Hasilnya menunjukkan 3 dari 8 anggota BUMDES mengalami kredit macet di awal pembayaran, sehingga mengurangi jatah peminjaman pada bulan berikutnya. Anggota BUMDES yang mengalami kredit macet memiliki penghasilan yang kecil, riwayat pinjaman pernah mengalami kredit macet dan jumlah tanggungan yang banyak.</w:t>
      </w:r>
    </w:p>
    <w:p w14:paraId="0F09E770" w14:textId="77777777" w:rsidR="00361B33" w:rsidRPr="008566B9" w:rsidRDefault="00000000" w:rsidP="00361B33">
      <w:pPr>
        <w:spacing w:before="0"/>
        <w:ind w:firstLine="0"/>
        <w:rPr>
          <w:lang w:val="id-ID"/>
        </w:rPr>
      </w:pPr>
      <w:r>
        <w:rPr>
          <w:noProof/>
        </w:rPr>
        <w:pict w14:anchorId="3E9B7769">
          <v:shapetype id="_x0000_t202" coordsize="21600,21600" o:spt="202" path="m,l,21600r21600,l21600,xe">
            <v:stroke joinstyle="miter"/>
            <v:path gradientshapeok="t" o:connecttype="rect"/>
          </v:shapetype>
          <v:shape id="Text Box 448" o:spid="_x0000_s2116" type="#_x0000_t202" style="position:absolute;left:0;text-align:left;margin-left:-.4pt;margin-top:208.1pt;width:396.8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rV1HAIAAEAEAAAOAAAAZHJzL2Uyb0RvYy54bWysU8Fu2zAMvQ/YPwi6L05SpFu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" stroked="f">
            <v:textbox style="mso-fit-shape-to-text:t" inset="0,0,0,0">
              <w:txbxContent>
                <w:p w14:paraId="32866912" w14:textId="77777777" w:rsidR="00361B33" w:rsidRPr="00C303F0" w:rsidRDefault="00361B33" w:rsidP="00361B33">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9</w:t>
                  </w:r>
                  <w:r>
                    <w:rPr>
                      <w:b/>
                      <w:bCs/>
                      <w:i w:val="0"/>
                      <w:iCs w:val="0"/>
                      <w:color w:val="auto"/>
                      <w:sz w:val="24"/>
                      <w:szCs w:val="24"/>
                    </w:rPr>
                    <w:t xml:space="preserve"> </w:t>
                  </w:r>
                  <w:r>
                    <w:rPr>
                      <w:i w:val="0"/>
                      <w:iCs w:val="0"/>
                      <w:color w:val="auto"/>
                      <w:sz w:val="24"/>
                      <w:szCs w:val="24"/>
                    </w:rPr>
                    <w:t>Hasil Perhitungan Sistem</w:t>
                  </w:r>
                </w:p>
              </w:txbxContent>
            </v:textbox>
            <w10:wrap type="topAndBottom"/>
          </v:shape>
        </w:pict>
      </w:r>
      <w:r w:rsidR="00361B33" w:rsidRPr="008566B9">
        <w:rPr>
          <w:noProof/>
          <w:lang w:val="id-ID"/>
        </w:rPr>
        <w:drawing>
          <wp:anchor distT="0" distB="0" distL="114300" distR="114300" simplePos="0" relativeHeight="251680768" behindDoc="0" locked="0" layoutInCell="1" allowOverlap="1" wp14:anchorId="700BA179" wp14:editId="093E8A8F">
            <wp:simplePos x="0" y="0"/>
            <wp:positionH relativeFrom="column">
              <wp:posOffset>583565</wp:posOffset>
            </wp:positionH>
            <wp:positionV relativeFrom="paragraph">
              <wp:posOffset>448855</wp:posOffset>
            </wp:positionV>
            <wp:extent cx="3711575" cy="2065655"/>
            <wp:effectExtent l="19050" t="19050" r="22225" b="10795"/>
            <wp:wrapTopAndBottom/>
            <wp:docPr id="7"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6" cstate="print">
                      <a:extLst>
                        <a:ext uri="{28A0092B-C50C-407E-A947-70E740481C1C}">
                          <a14:useLocalDpi xmlns:a14="http://schemas.microsoft.com/office/drawing/2010/main" val="0"/>
                        </a:ext>
                      </a:extLst>
                    </a:blip>
                    <a:srcRect l="23973" t="19211" r="2373" b="7865"/>
                    <a:stretch/>
                  </pic:blipFill>
                  <pic:spPr bwMode="auto">
                    <a:xfrm>
                      <a:off x="0" y="0"/>
                      <a:ext cx="3711575" cy="2065655"/>
                    </a:xfrm>
                    <a:prstGeom prst="rect">
                      <a:avLst/>
                    </a:prstGeom>
                    <a:ln>
                      <a:solidFill>
                        <a:schemeClr val="accent6">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61B33" w:rsidRPr="008566B9">
        <w:rPr>
          <w:lang w:val="id-ID"/>
        </w:rPr>
        <w:tab/>
        <w:t>Selanjutnya, berikut hasil perhitungan dari sistem yang telah dibuat.</w:t>
      </w:r>
    </w:p>
    <w:p w14:paraId="0A00655E" w14:textId="77777777" w:rsidR="00361B33" w:rsidRPr="008566B9" w:rsidRDefault="00361B33" w:rsidP="00361B33">
      <w:pPr>
        <w:spacing w:after="0" w:line="480" w:lineRule="auto"/>
        <w:ind w:firstLine="0"/>
        <w:rPr>
          <w:lang w:val="id-ID"/>
        </w:rPr>
      </w:pPr>
      <w:r w:rsidRPr="008566B9">
        <w:rPr>
          <w:lang w:val="id-ID"/>
        </w:rPr>
        <w:lastRenderedPageBreak/>
        <w:tab/>
        <w:t>Gambar di atas merupakan hasil perhitungan dari sistem. Hasil yang diperoleh menunjukkan 8 orang teratas dari 23 anggota BUMDES yang mendaftar berbeda dengan hasil analisa pegawai BUMDES. Berdasarkan hasil perhitungan, 1 dari 3 nama anggota BUMDES yang mengalami kredit macet berada pada urutan terakhir dari daftar penerima pinjaman. Sedangkan, 2 anggota BUMDES lainnya tidak masuk ke dalam daftar penerima pinjaman. Rata-rata penerima pinjaman berdasarkan hasil penilaian sistem, memiliki penghasilan yang tinggi, riwayat pinjaman yang lancar dengan jumlah tanggungan yang sedikit.</w:t>
      </w:r>
    </w:p>
    <w:p w14:paraId="66C1F381" w14:textId="4C3D8B08" w:rsidR="004A77B1" w:rsidRDefault="00361B33" w:rsidP="00361B33">
      <w:pPr>
        <w:ind w:firstLine="0"/>
        <w:rPr>
          <w:rFonts w:cs="Times New Roman"/>
          <w:b/>
          <w:bCs/>
          <w:szCs w:val="24"/>
          <w:lang w:val="id-ID"/>
        </w:rPr>
      </w:pPr>
      <w:r w:rsidRPr="008566B9">
        <w:rPr>
          <w:lang w:val="id-ID"/>
        </w:rPr>
        <w:tab/>
        <w:t xml:space="preserve"> Setelah memperhitungkan faktor-faktor yang menjadi penyebab terjadinya kredit macet dan menerapkannya pada sistem yang dibuat dapat disimpulkan bahwa perhitungan dari sistem lebih akurat dari pada hasil analisa dari pegawai BUMDES. Sehingga sistem ini dinilai mampu membantu mengurangi angka kredit macet yang terjadi di BUMDES Appakabaji.</w:t>
      </w:r>
      <w:r w:rsidR="00972ACB">
        <w:rPr>
          <w:rFonts w:cs="Times New Roman"/>
          <w:b/>
          <w:bCs/>
          <w:szCs w:val="24"/>
          <w:lang w:val="id-ID"/>
        </w:rPr>
        <w:br/>
      </w:r>
      <w:bookmarkStart w:id="81" w:name="_Toc98667413"/>
    </w:p>
    <w:p w14:paraId="19BFC65A" w14:textId="77777777" w:rsidR="004A77B1" w:rsidRDefault="004A77B1">
      <w:pPr>
        <w:rPr>
          <w:rFonts w:cs="Times New Roman"/>
          <w:b/>
          <w:bCs/>
          <w:szCs w:val="24"/>
          <w:lang w:val="id-ID"/>
        </w:rPr>
        <w:sectPr w:rsidR="004A77B1" w:rsidSect="006F1540">
          <w:headerReference w:type="default" r:id="rId117"/>
          <w:footerReference w:type="default" r:id="rId118"/>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1"/>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2" w:name="_Toc94716562"/>
      <w:bookmarkStart w:id="83" w:name="_Toc97564479"/>
      <w:bookmarkStart w:id="84" w:name="_Toc98667414"/>
      <w:r w:rsidRPr="008566B9">
        <w:rPr>
          <w:rFonts w:ascii="Times New Roman" w:hAnsi="Times New Roman"/>
          <w:b/>
          <w:color w:val="auto"/>
          <w:sz w:val="24"/>
          <w:lang w:val="id-ID"/>
        </w:rPr>
        <w:t>PENUTUP</w:t>
      </w:r>
      <w:bookmarkEnd w:id="82"/>
      <w:bookmarkEnd w:id="83"/>
      <w:bookmarkEnd w:id="84"/>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5" w:name="_Toc98667415"/>
      <w:r w:rsidRPr="008566B9">
        <w:rPr>
          <w:rFonts w:ascii="Times New Roman" w:hAnsi="Times New Roman" w:cs="Times New Roman"/>
          <w:b/>
          <w:bCs/>
          <w:color w:val="auto"/>
          <w:sz w:val="24"/>
          <w:szCs w:val="24"/>
          <w:lang w:val="id-ID"/>
        </w:rPr>
        <w:t>Kesimpulan</w:t>
      </w:r>
      <w:bookmarkEnd w:id="85"/>
    </w:p>
    <w:p w14:paraId="2930DC28" w14:textId="7777777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Penentuan Pemberian Pinjaman kepada Anggota Badan Usaha Milik Desa menggunakan Metode </w:t>
      </w:r>
      <w:r w:rsidRPr="008566B9">
        <w:rPr>
          <w:i/>
          <w:iCs/>
          <w:lang w:val="id-ID"/>
        </w:rPr>
        <w:t xml:space="preserve">Simple Multi Attribute Rating Technique </w:t>
      </w:r>
      <w:r w:rsidRPr="008566B9">
        <w:rPr>
          <w:lang w:val="id-ID"/>
        </w:rPr>
        <w:t xml:space="preserve">ini menghasilkan sistem penilaian kelayakan penerima pinjaman kepada anggota BUMDES yang dapat mengurangi angka kredit macet. Berdasarkan hasil pengujian </w:t>
      </w:r>
      <w:r w:rsidRPr="008566B9">
        <w:rPr>
          <w:i/>
          <w:iCs/>
          <w:lang w:val="id-ID"/>
        </w:rPr>
        <w:t xml:space="preserve">black box, </w:t>
      </w:r>
      <w:r w:rsidRPr="008566B9">
        <w:rPr>
          <w:lang w:val="id-ID"/>
        </w:rPr>
        <w:t xml:space="preserve">sistem yang dibuat </w:t>
      </w:r>
      <w:r>
        <w:rPr>
          <w:lang w:val="en-US"/>
        </w:rPr>
        <w:t>berjalan dengan baik secara fungsional</w:t>
      </w:r>
      <w:r w:rsidRPr="008566B9">
        <w:rPr>
          <w:lang w:val="id-ID"/>
        </w:rPr>
        <w:t xml:space="preserve"> sedangkan hasil uji simulasi yang dilakukan </w:t>
      </w:r>
      <w:r w:rsidRPr="006035F5">
        <w:rPr>
          <w:lang w:val="id-ID"/>
        </w:rPr>
        <w:t xml:space="preserve">dengan </w:t>
      </w:r>
      <w:r>
        <w:rPr>
          <w:lang w:val="en-US"/>
        </w:rPr>
        <w:t xml:space="preserve">analisis faktor yang mempengaruhi kredit macet pada BUMDES Appakabaji diperoleh hasil </w:t>
      </w:r>
      <w:r w:rsidRPr="008566B9">
        <w:rPr>
          <w:lang w:val="id-ID"/>
        </w:rPr>
        <w:t xml:space="preserve">3 dari 8 anggota BUMDES yang mengalami kredit macet di awal pembayaran berdasarkan hasil analisis dari pegawai BUMDES, tidak masuk ke dalam </w:t>
      </w:r>
      <w:r w:rsidRPr="006035F5">
        <w:rPr>
          <w:lang w:val="id-ID"/>
        </w:rPr>
        <w:t>daftar</w:t>
      </w:r>
      <w:r w:rsidRPr="008566B9">
        <w:rPr>
          <w:i/>
          <w:iCs/>
          <w:lang w:val="id-ID"/>
        </w:rPr>
        <w:t xml:space="preserve"> </w:t>
      </w:r>
      <w:r w:rsidRPr="008566B9">
        <w:rPr>
          <w:lang w:val="id-ID"/>
        </w:rPr>
        <w:t xml:space="preserve">penerima bantuan berdasarkan hasil perhitungan menggunakan sistem. </w:t>
      </w:r>
      <w:r w:rsidRPr="00403A40">
        <w:rPr>
          <w:lang w:val="id-ID"/>
        </w:rPr>
        <w:t>Berdasarkan hasil tersebut, maka dapat disimpulkan bahwa s</w:t>
      </w:r>
      <w:r w:rsidRPr="008566B9">
        <w:rPr>
          <w:lang w:val="id-ID"/>
        </w:rPr>
        <w:t xml:space="preserve">istem ini dapat membantu pegawai BUMDES dalam menghasilkan </w:t>
      </w:r>
      <w:r w:rsidRPr="008566B9">
        <w:rPr>
          <w:i/>
          <w:iCs/>
          <w:lang w:val="id-ID"/>
        </w:rPr>
        <w:t xml:space="preserve">output </w:t>
      </w:r>
      <w:r w:rsidRPr="008566B9">
        <w:rPr>
          <w:lang w:val="id-ID"/>
        </w:rPr>
        <w:t xml:space="preserve">yang lebih akurat </w:t>
      </w:r>
      <w:r w:rsidRPr="00403A40">
        <w:rPr>
          <w:lang w:val="id-ID"/>
        </w:rPr>
        <w:t>dan dapat membantu mengurangi angka kredit mace</w:t>
      </w:r>
      <w:r>
        <w:rPr>
          <w:lang w:val="en-US"/>
        </w:rPr>
        <w:t xml:space="preserve">t </w:t>
      </w:r>
      <w:r w:rsidRPr="008566B9">
        <w:rPr>
          <w:lang w:val="id-ID"/>
        </w:rPr>
        <w:t xml:space="preserve">berdasarkan hasil uji simulasi yang telah dilakukan.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6" w:name="_Toc98667416"/>
      <w:r w:rsidRPr="008566B9">
        <w:rPr>
          <w:rFonts w:ascii="Times New Roman" w:hAnsi="Times New Roman" w:cs="Times New Roman"/>
          <w:b/>
          <w:bCs/>
          <w:color w:val="auto"/>
          <w:sz w:val="24"/>
          <w:szCs w:val="24"/>
          <w:lang w:val="id-ID"/>
        </w:rPr>
        <w:t>Saran</w:t>
      </w:r>
      <w:bookmarkEnd w:id="86"/>
    </w:p>
    <w:p w14:paraId="553FAF5C" w14:textId="77777777" w:rsidR="004A77B1" w:rsidRDefault="004A77B1" w:rsidP="004A77B1">
      <w:pPr>
        <w:spacing w:before="0" w:after="0" w:line="480" w:lineRule="auto"/>
        <w:ind w:firstLine="0"/>
        <w:rPr>
          <w:lang w:val="id-ID"/>
        </w:rPr>
        <w:sectPr w:rsidR="004A77B1" w:rsidSect="006F1540">
          <w:headerReference w:type="default" r:id="rId119"/>
          <w:footerReference w:type="default" r:id="rId120"/>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7C4E474A" w14:textId="77777777" w:rsidR="004A77B1" w:rsidRDefault="004A77B1" w:rsidP="004A77B1">
      <w:pPr>
        <w:pStyle w:val="ListParagraph"/>
        <w:numPr>
          <w:ilvl w:val="0"/>
          <w:numId w:val="51"/>
        </w:numPr>
        <w:spacing w:before="0" w:line="480" w:lineRule="auto"/>
        <w:ind w:left="426"/>
        <w:rPr>
          <w:lang w:val="id-ID"/>
        </w:rPr>
      </w:pPr>
      <w:r w:rsidRPr="008566B9">
        <w:rPr>
          <w:lang w:val="id-ID"/>
        </w:rPr>
        <w:lastRenderedPageBreak/>
        <w:t>Diharapkan untuk pengembangan selanjutnya, sistem ini memiliki lebih banyak parameter atau kriteria penilaian agar hasil perankingan bisa lebih akurat dari sebelumnya.</w:t>
      </w:r>
    </w:p>
    <w:p w14:paraId="6211D652" w14:textId="4456FB4F" w:rsidR="004A77B1" w:rsidRPr="008566B9" w:rsidRDefault="004A77B1" w:rsidP="004A77B1">
      <w:pPr>
        <w:pStyle w:val="ListParagraph"/>
        <w:numPr>
          <w:ilvl w:val="0"/>
          <w:numId w:val="51"/>
        </w:numPr>
        <w:spacing w:before="0" w:line="480" w:lineRule="auto"/>
        <w:ind w:left="426"/>
        <w:rPr>
          <w:lang w:val="id-ID"/>
        </w:rPr>
        <w:sectPr w:rsidR="004A77B1" w:rsidRPr="008566B9" w:rsidSect="0087159B">
          <w:headerReference w:type="default" r:id="rId121"/>
          <w:footerReference w:type="default" r:id="rId122"/>
          <w:pgSz w:w="11906" w:h="16838" w:code="9"/>
          <w:pgMar w:top="2268" w:right="1701" w:bottom="1701" w:left="2268" w:header="708" w:footer="708" w:gutter="0"/>
          <w:pgNumType w:start="79"/>
          <w:cols w:space="708"/>
          <w:docGrid w:linePitch="360"/>
        </w:sectPr>
      </w:pPr>
      <w:r w:rsidRPr="008566B9">
        <w:rPr>
          <w:lang w:val="id-ID"/>
        </w:rPr>
        <w:t xml:space="preserve"> Diharapkan sistem ini dapat diuji menggunakan teknik pengujian yang berbeda agar mendapatkan hasil yang lebih maksima</w:t>
      </w: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264DD43A" w14:textId="21E59F50" w:rsidR="00DB1428" w:rsidRDefault="00DB1428" w:rsidP="00DB1428">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1AAE23D5"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r>
        <w:rPr>
          <w:rFonts w:eastAsia="Times New Roman"/>
          <w:szCs w:val="24"/>
        </w:rPr>
        <w:t xml:space="preserve">Munandar, M. 1991:56. </w:t>
      </w:r>
      <w:r>
        <w:rPr>
          <w:rFonts w:eastAsia="Times New Roman"/>
          <w:i/>
          <w:szCs w:val="24"/>
        </w:rPr>
        <w:t>Pengertian Persediaan barang</w:t>
      </w:r>
      <w:r>
        <w:rPr>
          <w:rFonts w:eastAsia="Times New Roman"/>
          <w:szCs w:val="24"/>
        </w:rPr>
        <w:t xml:space="preserve">. </w:t>
      </w:r>
      <w:hyperlink r:id="rId123">
        <w:r>
          <w:rPr>
            <w:rFonts w:eastAsia="Times New Roman"/>
            <w:color w:val="0563C1"/>
            <w:szCs w:val="24"/>
            <w:u w:val="single"/>
          </w:rPr>
          <w:t>http://www.seputarpengetahuan.com/2 016/10/pengertian-persediaan-barangmenurut-para-ahli-lengkap.html</w:t>
        </w:r>
      </w:hyperlink>
      <w:r>
        <w:rPr>
          <w:rFonts w:eastAsia="Times New Roman"/>
          <w:szCs w:val="24"/>
        </w:rPr>
        <w:t xml:space="preserve">. Diakses pada tanggal 10 juli 2021. </w:t>
      </w:r>
    </w:p>
    <w:p w14:paraId="22F5BE13" w14:textId="1F673507" w:rsidR="00DB1428" w:rsidRDefault="00DB1428" w:rsidP="00DB1428">
      <w:pPr>
        <w:spacing w:after="0" w:line="240" w:lineRule="auto"/>
        <w:ind w:left="709" w:hanging="567"/>
        <w:rPr>
          <w:rFonts w:eastAsia="Times New Roman"/>
          <w:szCs w:val="24"/>
        </w:rPr>
      </w:pPr>
      <w:r>
        <w:rPr>
          <w:rFonts w:eastAsia="Times New Roman"/>
          <w:szCs w:val="24"/>
        </w:rPr>
        <w:t xml:space="preserve">Muniarti, T. 2020. </w:t>
      </w:r>
      <w:r>
        <w:rPr>
          <w:rFonts w:eastAsia="Times New Roman"/>
          <w:i/>
          <w:szCs w:val="24"/>
        </w:rPr>
        <w:t>Pengertian Sistem Informasi Menurut Para Ahli : Kompasiana Beyond Blogging.</w:t>
      </w:r>
      <w:r>
        <w:rPr>
          <w:rFonts w:eastAsia="Times New Roman"/>
          <w:szCs w:val="24"/>
        </w:rPr>
        <w:t xml:space="preserve"> Retrieved from Kompasiana Beyond Blogging. </w:t>
      </w:r>
      <w:hyperlink r:id="rId124">
        <w:r>
          <w:rPr>
            <w:rFonts w:eastAsia="Times New Roman"/>
            <w:color w:val="0563C1"/>
            <w:szCs w:val="24"/>
            <w:u w:val="single"/>
          </w:rPr>
          <w:t>https://www.kompasiana.com/inigift/5e100c96d541df0680769792/pengertian-sistem-informasi-menurut-ahli</w:t>
        </w:r>
      </w:hyperlink>
      <w:r>
        <w:rPr>
          <w:rFonts w:eastAsia="Times New Roman"/>
          <w:szCs w:val="24"/>
        </w:rPr>
        <w:t xml:space="preserve">. Diakses pada tanggal 10 juli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548125A6"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sectPr w:rsidR="00CC2284" w:rsidRPr="00DB1428" w:rsidSect="006F1540">
      <w:headerReference w:type="default" r:id="rId125"/>
      <w:footerReference w:type="default" r:id="rId126"/>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0D016" w14:textId="77777777" w:rsidR="008B76A1" w:rsidRDefault="008B76A1" w:rsidP="00720B90">
      <w:pPr>
        <w:spacing w:before="0" w:after="0" w:line="240" w:lineRule="auto"/>
      </w:pPr>
      <w:r>
        <w:separator/>
      </w:r>
    </w:p>
  </w:endnote>
  <w:endnote w:type="continuationSeparator" w:id="0">
    <w:p w14:paraId="360BB3F7" w14:textId="77777777" w:rsidR="008B76A1" w:rsidRDefault="008B76A1"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497421"/>
      <w:docPartObj>
        <w:docPartGallery w:val="Page Numbers (Bottom of Page)"/>
        <w:docPartUnique/>
      </w:docPartObj>
    </w:sdtPr>
    <w:sdtEndPr>
      <w:rPr>
        <w:noProof/>
      </w:rPr>
    </w:sdtEndPr>
    <w:sdtContent>
      <w:p w14:paraId="37FF0BA4" w14:textId="7B78054C"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C303B" w14:textId="77777777" w:rsidR="008B76A1" w:rsidRDefault="008B76A1" w:rsidP="00720B90">
      <w:pPr>
        <w:spacing w:before="0" w:after="0" w:line="240" w:lineRule="auto"/>
      </w:pPr>
      <w:r>
        <w:separator/>
      </w:r>
    </w:p>
  </w:footnote>
  <w:footnote w:type="continuationSeparator" w:id="0">
    <w:p w14:paraId="47694D23" w14:textId="77777777" w:rsidR="008B76A1" w:rsidRDefault="008B76A1"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72AB"/>
    <w:rsid w:val="00037930"/>
    <w:rsid w:val="000412FC"/>
    <w:rsid w:val="00042FDA"/>
    <w:rsid w:val="000435F4"/>
    <w:rsid w:val="000476AD"/>
    <w:rsid w:val="000501D1"/>
    <w:rsid w:val="000506B2"/>
    <w:rsid w:val="0005350D"/>
    <w:rsid w:val="000557AC"/>
    <w:rsid w:val="000610EF"/>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0E2B"/>
    <w:rsid w:val="000A21B2"/>
    <w:rsid w:val="000A3466"/>
    <w:rsid w:val="000A49BA"/>
    <w:rsid w:val="000A6656"/>
    <w:rsid w:val="000B531F"/>
    <w:rsid w:val="000B6FE3"/>
    <w:rsid w:val="000C0082"/>
    <w:rsid w:val="000C141A"/>
    <w:rsid w:val="000C3EEF"/>
    <w:rsid w:val="000C4A12"/>
    <w:rsid w:val="000C5AEC"/>
    <w:rsid w:val="000D0030"/>
    <w:rsid w:val="000D45B6"/>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56E9"/>
    <w:rsid w:val="00115802"/>
    <w:rsid w:val="00122106"/>
    <w:rsid w:val="00123B01"/>
    <w:rsid w:val="00123DD2"/>
    <w:rsid w:val="00125D4E"/>
    <w:rsid w:val="00127106"/>
    <w:rsid w:val="001271D4"/>
    <w:rsid w:val="00132873"/>
    <w:rsid w:val="001347D5"/>
    <w:rsid w:val="0014037B"/>
    <w:rsid w:val="0014083B"/>
    <w:rsid w:val="00142CD6"/>
    <w:rsid w:val="00142CF5"/>
    <w:rsid w:val="00143771"/>
    <w:rsid w:val="00143BF9"/>
    <w:rsid w:val="00144922"/>
    <w:rsid w:val="00145970"/>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551"/>
    <w:rsid w:val="001E76D0"/>
    <w:rsid w:val="001F1FA2"/>
    <w:rsid w:val="001F2A90"/>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C64BE"/>
    <w:rsid w:val="002D01F6"/>
    <w:rsid w:val="002D0B9E"/>
    <w:rsid w:val="002D173D"/>
    <w:rsid w:val="002D53E8"/>
    <w:rsid w:val="002E0923"/>
    <w:rsid w:val="002E15D3"/>
    <w:rsid w:val="002E245E"/>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5924"/>
    <w:rsid w:val="00345C87"/>
    <w:rsid w:val="003470E8"/>
    <w:rsid w:val="0034776C"/>
    <w:rsid w:val="00354363"/>
    <w:rsid w:val="0035537E"/>
    <w:rsid w:val="003564CA"/>
    <w:rsid w:val="00356554"/>
    <w:rsid w:val="00357676"/>
    <w:rsid w:val="00361B33"/>
    <w:rsid w:val="00361B3D"/>
    <w:rsid w:val="003639F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C87"/>
    <w:rsid w:val="003872D8"/>
    <w:rsid w:val="00390E10"/>
    <w:rsid w:val="003916EB"/>
    <w:rsid w:val="003939B4"/>
    <w:rsid w:val="00394B2B"/>
    <w:rsid w:val="00395C85"/>
    <w:rsid w:val="00396071"/>
    <w:rsid w:val="003972AD"/>
    <w:rsid w:val="003A00F5"/>
    <w:rsid w:val="003A0789"/>
    <w:rsid w:val="003A08C0"/>
    <w:rsid w:val="003A11F1"/>
    <w:rsid w:val="003A165D"/>
    <w:rsid w:val="003A6630"/>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545"/>
    <w:rsid w:val="00460B9B"/>
    <w:rsid w:val="00460FA0"/>
    <w:rsid w:val="00463CE1"/>
    <w:rsid w:val="00465A94"/>
    <w:rsid w:val="00467637"/>
    <w:rsid w:val="00467D57"/>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A15B7"/>
    <w:rsid w:val="004A36DC"/>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502A78"/>
    <w:rsid w:val="005030F2"/>
    <w:rsid w:val="0050471A"/>
    <w:rsid w:val="005104D4"/>
    <w:rsid w:val="00510E3C"/>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5429"/>
    <w:rsid w:val="0063542B"/>
    <w:rsid w:val="00635876"/>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7C5"/>
    <w:rsid w:val="007A1BCB"/>
    <w:rsid w:val="007A5FB0"/>
    <w:rsid w:val="007A6113"/>
    <w:rsid w:val="007A70EA"/>
    <w:rsid w:val="007B6622"/>
    <w:rsid w:val="007B6DCB"/>
    <w:rsid w:val="007B7808"/>
    <w:rsid w:val="007C0881"/>
    <w:rsid w:val="007C35B1"/>
    <w:rsid w:val="007C7797"/>
    <w:rsid w:val="007D16A7"/>
    <w:rsid w:val="007D422C"/>
    <w:rsid w:val="007D57BA"/>
    <w:rsid w:val="007D593D"/>
    <w:rsid w:val="007E048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16C2"/>
    <w:rsid w:val="00811745"/>
    <w:rsid w:val="00813369"/>
    <w:rsid w:val="00813563"/>
    <w:rsid w:val="00813747"/>
    <w:rsid w:val="00813A65"/>
    <w:rsid w:val="00820AE5"/>
    <w:rsid w:val="00820B6D"/>
    <w:rsid w:val="008238EF"/>
    <w:rsid w:val="008247E7"/>
    <w:rsid w:val="008250BC"/>
    <w:rsid w:val="008256FD"/>
    <w:rsid w:val="00827EE6"/>
    <w:rsid w:val="00831376"/>
    <w:rsid w:val="00832537"/>
    <w:rsid w:val="0083407C"/>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214D"/>
    <w:rsid w:val="0088297D"/>
    <w:rsid w:val="00882FAC"/>
    <w:rsid w:val="008835AF"/>
    <w:rsid w:val="00885170"/>
    <w:rsid w:val="008870F3"/>
    <w:rsid w:val="0089311D"/>
    <w:rsid w:val="0089488E"/>
    <w:rsid w:val="00894997"/>
    <w:rsid w:val="00894A57"/>
    <w:rsid w:val="0089580F"/>
    <w:rsid w:val="008A01C9"/>
    <w:rsid w:val="008A2C81"/>
    <w:rsid w:val="008A33C5"/>
    <w:rsid w:val="008A4570"/>
    <w:rsid w:val="008A4DDB"/>
    <w:rsid w:val="008A5567"/>
    <w:rsid w:val="008A673A"/>
    <w:rsid w:val="008A6914"/>
    <w:rsid w:val="008A7613"/>
    <w:rsid w:val="008B1CD9"/>
    <w:rsid w:val="008B48C0"/>
    <w:rsid w:val="008B5D93"/>
    <w:rsid w:val="008B76A1"/>
    <w:rsid w:val="008C1CFB"/>
    <w:rsid w:val="008C337B"/>
    <w:rsid w:val="008C38FE"/>
    <w:rsid w:val="008C6867"/>
    <w:rsid w:val="008C79A0"/>
    <w:rsid w:val="008D13ED"/>
    <w:rsid w:val="008D19FB"/>
    <w:rsid w:val="008D325B"/>
    <w:rsid w:val="008D489B"/>
    <w:rsid w:val="008D4F13"/>
    <w:rsid w:val="008D5546"/>
    <w:rsid w:val="008D596B"/>
    <w:rsid w:val="008D677D"/>
    <w:rsid w:val="008D7504"/>
    <w:rsid w:val="008E096C"/>
    <w:rsid w:val="008E0ECB"/>
    <w:rsid w:val="008E2620"/>
    <w:rsid w:val="008E2EB7"/>
    <w:rsid w:val="008E31D0"/>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5281"/>
    <w:rsid w:val="00915B27"/>
    <w:rsid w:val="009160B4"/>
    <w:rsid w:val="009209BA"/>
    <w:rsid w:val="00921395"/>
    <w:rsid w:val="00921F09"/>
    <w:rsid w:val="0092231E"/>
    <w:rsid w:val="009258C0"/>
    <w:rsid w:val="009316AB"/>
    <w:rsid w:val="00931E16"/>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2450"/>
    <w:rsid w:val="00994C41"/>
    <w:rsid w:val="00994D39"/>
    <w:rsid w:val="009951D0"/>
    <w:rsid w:val="00995925"/>
    <w:rsid w:val="00997B76"/>
    <w:rsid w:val="009A3F0F"/>
    <w:rsid w:val="009A4FCE"/>
    <w:rsid w:val="009A691F"/>
    <w:rsid w:val="009B142B"/>
    <w:rsid w:val="009B2842"/>
    <w:rsid w:val="009B3A9C"/>
    <w:rsid w:val="009B4488"/>
    <w:rsid w:val="009B6716"/>
    <w:rsid w:val="009B7C49"/>
    <w:rsid w:val="009C25BD"/>
    <w:rsid w:val="009C2718"/>
    <w:rsid w:val="009C529D"/>
    <w:rsid w:val="009C5B4C"/>
    <w:rsid w:val="009C7497"/>
    <w:rsid w:val="009D0A99"/>
    <w:rsid w:val="009D19C5"/>
    <w:rsid w:val="009D1AA4"/>
    <w:rsid w:val="009D519C"/>
    <w:rsid w:val="009D5FE7"/>
    <w:rsid w:val="009D76FA"/>
    <w:rsid w:val="009D7BAE"/>
    <w:rsid w:val="009D7FA6"/>
    <w:rsid w:val="009E3E5C"/>
    <w:rsid w:val="009E7AE8"/>
    <w:rsid w:val="009F025E"/>
    <w:rsid w:val="009F0E73"/>
    <w:rsid w:val="009F2953"/>
    <w:rsid w:val="009F29E1"/>
    <w:rsid w:val="009F3888"/>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583B"/>
    <w:rsid w:val="00A57516"/>
    <w:rsid w:val="00A57CE2"/>
    <w:rsid w:val="00A61311"/>
    <w:rsid w:val="00A6203B"/>
    <w:rsid w:val="00A62726"/>
    <w:rsid w:val="00A63994"/>
    <w:rsid w:val="00A64FC8"/>
    <w:rsid w:val="00A652DB"/>
    <w:rsid w:val="00A65A94"/>
    <w:rsid w:val="00A66401"/>
    <w:rsid w:val="00A71451"/>
    <w:rsid w:val="00A71490"/>
    <w:rsid w:val="00A71566"/>
    <w:rsid w:val="00A76A67"/>
    <w:rsid w:val="00A77DE5"/>
    <w:rsid w:val="00A80565"/>
    <w:rsid w:val="00A828BE"/>
    <w:rsid w:val="00A840EF"/>
    <w:rsid w:val="00A86C07"/>
    <w:rsid w:val="00A8736C"/>
    <w:rsid w:val="00A8786E"/>
    <w:rsid w:val="00A94692"/>
    <w:rsid w:val="00A96092"/>
    <w:rsid w:val="00AA29EF"/>
    <w:rsid w:val="00AA3AEF"/>
    <w:rsid w:val="00AA7B5E"/>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3400"/>
    <w:rsid w:val="00AE3DF6"/>
    <w:rsid w:val="00AE3FD9"/>
    <w:rsid w:val="00AE4769"/>
    <w:rsid w:val="00AE4E6E"/>
    <w:rsid w:val="00AE63ED"/>
    <w:rsid w:val="00AE7212"/>
    <w:rsid w:val="00AE79DA"/>
    <w:rsid w:val="00AF1439"/>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84EF0"/>
    <w:rsid w:val="00B862E1"/>
    <w:rsid w:val="00B87D10"/>
    <w:rsid w:val="00B91AF7"/>
    <w:rsid w:val="00B9203A"/>
    <w:rsid w:val="00B93BD1"/>
    <w:rsid w:val="00B93F5A"/>
    <w:rsid w:val="00B943B8"/>
    <w:rsid w:val="00B94647"/>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6705"/>
    <w:rsid w:val="00BB6810"/>
    <w:rsid w:val="00BC392B"/>
    <w:rsid w:val="00BD062F"/>
    <w:rsid w:val="00BE03B8"/>
    <w:rsid w:val="00BE1D4B"/>
    <w:rsid w:val="00BE61AD"/>
    <w:rsid w:val="00BE61D8"/>
    <w:rsid w:val="00BE6C4A"/>
    <w:rsid w:val="00BF2201"/>
    <w:rsid w:val="00BF298D"/>
    <w:rsid w:val="00BF3BE1"/>
    <w:rsid w:val="00BF4566"/>
    <w:rsid w:val="00BF4AAC"/>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1732"/>
    <w:rsid w:val="00C829BC"/>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C03AD"/>
    <w:rsid w:val="00CC0853"/>
    <w:rsid w:val="00CC08EC"/>
    <w:rsid w:val="00CC1946"/>
    <w:rsid w:val="00CC1C3B"/>
    <w:rsid w:val="00CC2284"/>
    <w:rsid w:val="00CC26D6"/>
    <w:rsid w:val="00CD15CD"/>
    <w:rsid w:val="00CD3DAB"/>
    <w:rsid w:val="00CE2572"/>
    <w:rsid w:val="00CE29C0"/>
    <w:rsid w:val="00CE2B1C"/>
    <w:rsid w:val="00CE3124"/>
    <w:rsid w:val="00CE3AEF"/>
    <w:rsid w:val="00CE63C0"/>
    <w:rsid w:val="00CE6B8D"/>
    <w:rsid w:val="00CF1711"/>
    <w:rsid w:val="00CF1BF6"/>
    <w:rsid w:val="00CF2700"/>
    <w:rsid w:val="00CF2E1E"/>
    <w:rsid w:val="00CF5594"/>
    <w:rsid w:val="00CF5F79"/>
    <w:rsid w:val="00D02033"/>
    <w:rsid w:val="00D03162"/>
    <w:rsid w:val="00D0574E"/>
    <w:rsid w:val="00D06DE7"/>
    <w:rsid w:val="00D07758"/>
    <w:rsid w:val="00D10C2C"/>
    <w:rsid w:val="00D11297"/>
    <w:rsid w:val="00D117B3"/>
    <w:rsid w:val="00D13E78"/>
    <w:rsid w:val="00D14EAE"/>
    <w:rsid w:val="00D158C3"/>
    <w:rsid w:val="00D17937"/>
    <w:rsid w:val="00D2007D"/>
    <w:rsid w:val="00D21E03"/>
    <w:rsid w:val="00D23C24"/>
    <w:rsid w:val="00D24928"/>
    <w:rsid w:val="00D30173"/>
    <w:rsid w:val="00D338CE"/>
    <w:rsid w:val="00D34EF6"/>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EF0"/>
    <w:rsid w:val="00D84B5D"/>
    <w:rsid w:val="00D85F03"/>
    <w:rsid w:val="00D876B0"/>
    <w:rsid w:val="00D87913"/>
    <w:rsid w:val="00D9149B"/>
    <w:rsid w:val="00D91DF4"/>
    <w:rsid w:val="00D95003"/>
    <w:rsid w:val="00DA20A2"/>
    <w:rsid w:val="00DA3F4C"/>
    <w:rsid w:val="00DA47C8"/>
    <w:rsid w:val="00DA52CC"/>
    <w:rsid w:val="00DA693B"/>
    <w:rsid w:val="00DA6D80"/>
    <w:rsid w:val="00DA7577"/>
    <w:rsid w:val="00DA757B"/>
    <w:rsid w:val="00DA7E83"/>
    <w:rsid w:val="00DB1042"/>
    <w:rsid w:val="00DB1428"/>
    <w:rsid w:val="00DB2C38"/>
    <w:rsid w:val="00DB3B30"/>
    <w:rsid w:val="00DB6288"/>
    <w:rsid w:val="00DB7B50"/>
    <w:rsid w:val="00DC2465"/>
    <w:rsid w:val="00DC2F26"/>
    <w:rsid w:val="00DC6C9B"/>
    <w:rsid w:val="00DC75DB"/>
    <w:rsid w:val="00DD28F6"/>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4B75"/>
    <w:rsid w:val="00E8594D"/>
    <w:rsid w:val="00E876AF"/>
    <w:rsid w:val="00E93216"/>
    <w:rsid w:val="00E93AA2"/>
    <w:rsid w:val="00E946E5"/>
    <w:rsid w:val="00EA0384"/>
    <w:rsid w:val="00EA058A"/>
    <w:rsid w:val="00EA1761"/>
    <w:rsid w:val="00EA27A4"/>
    <w:rsid w:val="00EA27AE"/>
    <w:rsid w:val="00EA2C9E"/>
    <w:rsid w:val="00EA32EE"/>
    <w:rsid w:val="00EA3BB1"/>
    <w:rsid w:val="00EA4C2E"/>
    <w:rsid w:val="00EB2574"/>
    <w:rsid w:val="00EB2D30"/>
    <w:rsid w:val="00EB5AB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710B"/>
    <w:rsid w:val="00F57F5D"/>
    <w:rsid w:val="00F60601"/>
    <w:rsid w:val="00F61A2D"/>
    <w:rsid w:val="00F64DEE"/>
    <w:rsid w:val="00F65D16"/>
    <w:rsid w:val="00F74E83"/>
    <w:rsid w:val="00F75014"/>
    <w:rsid w:val="00F75F5A"/>
    <w:rsid w:val="00F8014F"/>
    <w:rsid w:val="00F81B55"/>
    <w:rsid w:val="00F83482"/>
    <w:rsid w:val="00F929AD"/>
    <w:rsid w:val="00F945E8"/>
    <w:rsid w:val="00F949CD"/>
    <w:rsid w:val="00F960B3"/>
    <w:rsid w:val="00FA069C"/>
    <w:rsid w:val="00FA0789"/>
    <w:rsid w:val="00FA4F69"/>
    <w:rsid w:val="00FA53B2"/>
    <w:rsid w:val="00FA633A"/>
    <w:rsid w:val="00FA6938"/>
    <w:rsid w:val="00FA749A"/>
    <w:rsid w:val="00FB2823"/>
    <w:rsid w:val="00FB467C"/>
    <w:rsid w:val="00FB4F31"/>
    <w:rsid w:val="00FB6A19"/>
    <w:rsid w:val="00FB6E8E"/>
    <w:rsid w:val="00FC008A"/>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7"/>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header" Target="header15.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header" Target="header9.xml"/><Relationship Id="rId68" Type="http://schemas.openxmlformats.org/officeDocument/2006/relationships/header" Target="header11.xml"/><Relationship Id="rId84" Type="http://schemas.openxmlformats.org/officeDocument/2006/relationships/image" Target="media/image16.png"/><Relationship Id="rId89" Type="http://schemas.openxmlformats.org/officeDocument/2006/relationships/image" Target="media/image21.png"/><Relationship Id="rId112" Type="http://schemas.openxmlformats.org/officeDocument/2006/relationships/image" Target="media/image40.png"/><Relationship Id="rId16" Type="http://schemas.openxmlformats.org/officeDocument/2006/relationships/footer" Target="footer4.xml"/><Relationship Id="rId107" Type="http://schemas.openxmlformats.org/officeDocument/2006/relationships/image" Target="media/image35.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footer" Target="footer8.xml"/><Relationship Id="rId74" Type="http://schemas.openxmlformats.org/officeDocument/2006/relationships/image" Target="media/image6.png"/><Relationship Id="rId79" Type="http://schemas.openxmlformats.org/officeDocument/2006/relationships/image" Target="media/image11.png"/><Relationship Id="rId102" Type="http://schemas.openxmlformats.org/officeDocument/2006/relationships/image" Target="media/image30.png"/><Relationship Id="rId123" Type="http://schemas.openxmlformats.org/officeDocument/2006/relationships/hyperlink" Target="http://www.seputarpengetahuan.com/2%20016/10/pengertian-persediaan-barangmenurut-para-ahli-lengkap.html" TargetMode="Externa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eader" Target="header13.xml"/><Relationship Id="rId95" Type="http://schemas.openxmlformats.org/officeDocument/2006/relationships/image" Target="media/image23.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footer" Target="footer11.xml"/><Relationship Id="rId69" Type="http://schemas.openxmlformats.org/officeDocument/2006/relationships/footer" Target="footer13.xml"/><Relationship Id="rId113" Type="http://schemas.openxmlformats.org/officeDocument/2006/relationships/image" Target="media/image41.png"/><Relationship Id="rId118" Type="http://schemas.openxmlformats.org/officeDocument/2006/relationships/footer" Target="footer17.xml"/><Relationship Id="rId80" Type="http://schemas.openxmlformats.org/officeDocument/2006/relationships/image" Target="media/image12.png"/><Relationship Id="rId85" Type="http://schemas.openxmlformats.org/officeDocument/2006/relationships/image" Target="media/image17.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7.xm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hyperlink" Target="https://www.kompasiana.com/inigift/5e100c96d541df0680769792/pengertian-sistem-informasi-menurut-ahli" TargetMode="External"/><Relationship Id="rId54" Type="http://schemas.openxmlformats.org/officeDocument/2006/relationships/header" Target="header5.xml"/><Relationship Id="rId70" Type="http://schemas.openxmlformats.org/officeDocument/2006/relationships/image" Target="media/image4.png"/><Relationship Id="rId75" Type="http://schemas.openxmlformats.org/officeDocument/2006/relationships/image" Target="media/image7.png"/><Relationship Id="rId91" Type="http://schemas.openxmlformats.org/officeDocument/2006/relationships/footer" Target="footer15.xml"/><Relationship Id="rId96"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2.png"/><Relationship Id="rId119" Type="http://schemas.openxmlformats.org/officeDocument/2006/relationships/header" Target="header16.xml"/><Relationship Id="rId44" Type="http://schemas.openxmlformats.org/officeDocument/2006/relationships/hyperlink" Target="file:///E:\SEMINAR%20HASIL\REVISI%202%20HASIL%20VITA.docx" TargetMode="External"/><Relationship Id="rId60" Type="http://schemas.openxmlformats.org/officeDocument/2006/relationships/footer" Target="footer9.xml"/><Relationship Id="rId65" Type="http://schemas.openxmlformats.org/officeDocument/2006/relationships/header" Target="header10.xml"/><Relationship Id="rId81" Type="http://schemas.openxmlformats.org/officeDocument/2006/relationships/image" Target="media/image13.png"/><Relationship Id="rId86" Type="http://schemas.openxmlformats.org/officeDocument/2006/relationships/image" Target="media/image18.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7.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8.png"/><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footer" Target="footer18.xml"/><Relationship Id="rId125" Type="http://schemas.openxmlformats.org/officeDocument/2006/relationships/header" Target="header18.xml"/><Relationship Id="rId7" Type="http://schemas.openxmlformats.org/officeDocument/2006/relationships/endnotes" Target="endnotes.xml"/><Relationship Id="rId71" Type="http://schemas.openxmlformats.org/officeDocument/2006/relationships/header" Target="header12.xm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footer" Target="footer12.xml"/><Relationship Id="rId87" Type="http://schemas.openxmlformats.org/officeDocument/2006/relationships/image" Target="media/image19.png"/><Relationship Id="rId110" Type="http://schemas.openxmlformats.org/officeDocument/2006/relationships/image" Target="media/image38.png"/><Relationship Id="rId115" Type="http://schemas.openxmlformats.org/officeDocument/2006/relationships/image" Target="media/image43.png"/><Relationship Id="rId61" Type="http://schemas.openxmlformats.org/officeDocument/2006/relationships/header" Target="header8.xml"/><Relationship Id="rId82" Type="http://schemas.openxmlformats.org/officeDocument/2006/relationships/image" Target="media/image14.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9.png"/><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footer" Target="footer20.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footer" Target="footer14.xml"/><Relationship Id="rId93" Type="http://schemas.openxmlformats.org/officeDocument/2006/relationships/header" Target="header14.xml"/><Relationship Id="rId98" Type="http://schemas.openxmlformats.org/officeDocument/2006/relationships/image" Target="media/image26.png"/><Relationship Id="rId121" Type="http://schemas.openxmlformats.org/officeDocument/2006/relationships/header" Target="header17.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image" Target="media/image3.png"/><Relationship Id="rId116" Type="http://schemas.openxmlformats.org/officeDocument/2006/relationships/image" Target="media/image44.png"/><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10.xm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image" Target="media/image39.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4.png"/><Relationship Id="rId12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footer" Target="footer16.xm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4</TotalTime>
  <Pages>96</Pages>
  <Words>14407</Words>
  <Characters>82123</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216</cp:revision>
  <cp:lastPrinted>2022-06-06T02:22:00Z</cp:lastPrinted>
  <dcterms:created xsi:type="dcterms:W3CDTF">2022-03-06T15:02:00Z</dcterms:created>
  <dcterms:modified xsi:type="dcterms:W3CDTF">2022-08-23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